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14879" w:type="dxa"/>
        <w:tblLayout w:type="fixed"/>
        <w:tblLook w:val="04A0" w:firstRow="1" w:lastRow="0" w:firstColumn="1" w:lastColumn="0" w:noHBand="0" w:noVBand="1"/>
      </w:tblPr>
      <w:tblGrid>
        <w:gridCol w:w="735"/>
        <w:gridCol w:w="1103"/>
        <w:gridCol w:w="822"/>
        <w:gridCol w:w="737"/>
        <w:gridCol w:w="851"/>
        <w:gridCol w:w="992"/>
        <w:gridCol w:w="1559"/>
        <w:gridCol w:w="993"/>
        <w:gridCol w:w="850"/>
        <w:gridCol w:w="992"/>
        <w:gridCol w:w="3969"/>
        <w:gridCol w:w="1276"/>
      </w:tblGrid>
      <w:tr w:rsidR="009C537A" w:rsidRPr="009C537A" w14:paraId="4795B39A" w14:textId="77777777" w:rsidTr="003C76E3">
        <w:trPr>
          <w:trHeight w:val="192"/>
        </w:trPr>
        <w:tc>
          <w:tcPr>
            <w:tcW w:w="14879" w:type="dxa"/>
            <w:gridSpan w:val="12"/>
          </w:tcPr>
          <w:p w14:paraId="19ED81B5" w14:textId="77777777" w:rsidR="00E92ACC" w:rsidRPr="009C537A" w:rsidRDefault="00400F3C" w:rsidP="00E92ACC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CA"/>
              </w:rPr>
            </w:pPr>
            <w:r w:rsidRPr="009C537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CA"/>
              </w:rPr>
              <w:t>Study</w:t>
            </w:r>
            <w:r w:rsidR="00E92ACC" w:rsidRPr="009C537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CA"/>
              </w:rPr>
              <w:t xml:space="preserve"> characteristics</w:t>
            </w:r>
            <w:r w:rsidR="002B78E3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CA"/>
              </w:rPr>
              <w:t xml:space="preserve"> and extracted data for studies investigating physical activity behavior </w:t>
            </w:r>
          </w:p>
        </w:tc>
      </w:tr>
      <w:tr w:rsidR="009C537A" w:rsidRPr="009C537A" w14:paraId="7696C667" w14:textId="77777777" w:rsidTr="00C97124">
        <w:trPr>
          <w:trHeight w:val="787"/>
        </w:trPr>
        <w:tc>
          <w:tcPr>
            <w:tcW w:w="7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17F349" w14:textId="77777777" w:rsidR="00E92ACC" w:rsidRPr="009C537A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Study</w:t>
            </w:r>
          </w:p>
          <w:p w14:paraId="12DD1748" w14:textId="77777777" w:rsidR="00582725" w:rsidRPr="009C537A" w:rsidRDefault="000B2D69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 w:eastAsia="en-CA"/>
              </w:rPr>
              <w:t xml:space="preserve">Author </w:t>
            </w:r>
          </w:p>
          <w:p w14:paraId="46D2DDE0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2296C779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0D6F326B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EDF4F4" w14:textId="77777777" w:rsidR="00E92ACC" w:rsidRPr="009C537A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Title</w:t>
            </w:r>
          </w:p>
          <w:p w14:paraId="2CDB3CC9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71B7C681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32473AC0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71A5A333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72D85B" w14:textId="77777777" w:rsidR="00E92ACC" w:rsidRPr="009C537A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J</w:t>
            </w:r>
            <w:r w:rsidR="00582725"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ournal</w:t>
            </w:r>
          </w:p>
          <w:p w14:paraId="22E30C94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7B66446E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1D5C38C8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75FB1E34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C2B105" w14:textId="77777777" w:rsidR="00E92ACC" w:rsidRPr="009C537A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country/city</w:t>
            </w:r>
          </w:p>
          <w:p w14:paraId="710DD7AB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3B17A692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155DF4CD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851412" w14:textId="77777777" w:rsidR="00E92ACC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D</w:t>
            </w:r>
            <w:r w:rsidR="00E92ACC"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esign</w:t>
            </w:r>
          </w:p>
          <w:p w14:paraId="1C5FC7D7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218239A8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1BEA9E80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12CF5E62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648CD3" w14:textId="77777777" w:rsidR="00E92ACC" w:rsidRPr="009C537A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sample size</w:t>
            </w:r>
          </w:p>
          <w:p w14:paraId="047B4F7A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09A4A01D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0B9F3322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75795479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AA9DD8" w14:textId="77777777" w:rsidR="00E92ACC" w:rsidRPr="009C537A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sampling/recruitment</w:t>
            </w:r>
          </w:p>
          <w:p w14:paraId="0E7632ED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678C5E33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0F06BBE6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631337" w14:textId="77777777" w:rsidR="00E92ACC" w:rsidRPr="009C537A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Age of participants</w:t>
            </w:r>
          </w:p>
          <w:p w14:paraId="43E4E259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3ECC411B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EA7B4E" w14:textId="77777777" w:rsidR="00E92ACC" w:rsidRPr="009C537A" w:rsidRDefault="00E92ACC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>socio economic status</w:t>
            </w:r>
          </w:p>
          <w:p w14:paraId="0A8938A7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4D4F25ED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6EC4F8" w14:textId="77777777" w:rsidR="00E92ACC" w:rsidRPr="009C537A" w:rsidRDefault="002C47F4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Physical activity</w:t>
            </w:r>
            <w:r w:rsidR="00E92ACC"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 xml:space="preserve"> behavior component studied</w:t>
            </w:r>
          </w:p>
          <w:p w14:paraId="6487500F" w14:textId="77777777" w:rsidR="00582725" w:rsidRPr="009C537A" w:rsidRDefault="00582725" w:rsidP="00E92ACC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396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2FFB31" w14:textId="64894684" w:rsidR="00582725" w:rsidRPr="00CC1696" w:rsidRDefault="00CC1696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 w:eastAsia="en-CA"/>
              </w:rPr>
              <w:t>Determinants</w:t>
            </w:r>
          </w:p>
          <w:p w14:paraId="52C45673" w14:textId="77777777" w:rsidR="00582725" w:rsidRPr="009C537A" w:rsidRDefault="00582725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  <w:p w14:paraId="513556D6" w14:textId="77777777" w:rsidR="00582725" w:rsidRPr="009C537A" w:rsidRDefault="00582725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514083" w14:textId="7B0F9108" w:rsidR="00E92ACC" w:rsidRPr="009C537A" w:rsidRDefault="00E92ACC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 xml:space="preserve">How </w:t>
            </w:r>
            <w:r w:rsidR="00CC1696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US" w:eastAsia="en-CA"/>
              </w:rPr>
              <w:t>determinants</w:t>
            </w: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  <w:t xml:space="preserve"> were measured</w:t>
            </w:r>
          </w:p>
          <w:p w14:paraId="7624A339" w14:textId="77777777" w:rsidR="00582725" w:rsidRPr="009C537A" w:rsidRDefault="00582725" w:rsidP="00E92ACC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eastAsia="en-CA"/>
              </w:rPr>
            </w:pPr>
          </w:p>
        </w:tc>
      </w:tr>
      <w:tr w:rsidR="009C537A" w:rsidRPr="009C537A" w14:paraId="18F0E2B0" w14:textId="77777777" w:rsidTr="003C76E3">
        <w:trPr>
          <w:trHeight w:val="400"/>
        </w:trPr>
        <w:tc>
          <w:tcPr>
            <w:tcW w:w="735" w:type="dxa"/>
          </w:tcPr>
          <w:p w14:paraId="114651A3" w14:textId="77777777" w:rsidR="003C3104" w:rsidRPr="009C537A" w:rsidRDefault="000B2D69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BZm9sYWJpPC9BdXRob3I+PFll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BZm9sYWJpPC9BdXRob3I+PFll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Afolabi, et al. (1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14:paraId="51B68333" w14:textId="77777777" w:rsidR="003C3104" w:rsidRPr="009C537A" w:rsidRDefault="002C47F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ctivity pattern, energy intake and obesity among Nigerian urban market women.</w:t>
            </w:r>
          </w:p>
        </w:tc>
        <w:tc>
          <w:tcPr>
            <w:tcW w:w="822" w:type="dxa"/>
          </w:tcPr>
          <w:p w14:paraId="61D42314" w14:textId="77777777" w:rsidR="003C3104" w:rsidRPr="009C537A" w:rsidRDefault="002C47F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Int J Food Sci </w:t>
            </w:r>
            <w:proofErr w:type="spellStart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utr</w:t>
            </w:r>
            <w:proofErr w:type="spellEnd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</w:t>
            </w:r>
          </w:p>
        </w:tc>
        <w:tc>
          <w:tcPr>
            <w:tcW w:w="737" w:type="dxa"/>
          </w:tcPr>
          <w:p w14:paraId="22529128" w14:textId="77777777" w:rsidR="003C3104" w:rsidRPr="009C537A" w:rsidRDefault="002C47F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igeria/Abeokuta</w:t>
            </w:r>
          </w:p>
        </w:tc>
        <w:tc>
          <w:tcPr>
            <w:tcW w:w="851" w:type="dxa"/>
          </w:tcPr>
          <w:p w14:paraId="54976BAB" w14:textId="77777777" w:rsidR="003C3104" w:rsidRPr="009C537A" w:rsidRDefault="002C47F4" w:rsidP="00582725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ross sectional survey</w:t>
            </w:r>
          </w:p>
        </w:tc>
        <w:tc>
          <w:tcPr>
            <w:tcW w:w="992" w:type="dxa"/>
          </w:tcPr>
          <w:p w14:paraId="500A6B8B" w14:textId="77777777" w:rsidR="003C3104" w:rsidRPr="009C537A" w:rsidRDefault="002C47F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232 women</w:t>
            </w:r>
          </w:p>
        </w:tc>
        <w:tc>
          <w:tcPr>
            <w:tcW w:w="1559" w:type="dxa"/>
          </w:tcPr>
          <w:p w14:paraId="3ACC86F8" w14:textId="77777777" w:rsidR="002C47F4" w:rsidRPr="009C537A" w:rsidRDefault="002C47F4" w:rsidP="002C47F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Three markets in each local government area (LGA) in Abeokuta were randomly selected. The respondents </w:t>
            </w:r>
          </w:p>
          <w:p w14:paraId="536298E8" w14:textId="77777777" w:rsidR="002C47F4" w:rsidRPr="009C537A" w:rsidRDefault="002C47F4" w:rsidP="002C47F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were selected using a systematic sampling method in order to cover both market women selling on permanent</w:t>
            </w:r>
          </w:p>
          <w:p w14:paraId="0890DAB2" w14:textId="77777777" w:rsidR="003C3104" w:rsidRPr="009C537A" w:rsidRDefault="002C47F4" w:rsidP="002C47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nd temporary stalls. Total number of permanent and temporary stalls in the market were counted, and a sampling interval calculated and applied to select participants.</w:t>
            </w:r>
          </w:p>
        </w:tc>
        <w:tc>
          <w:tcPr>
            <w:tcW w:w="993" w:type="dxa"/>
          </w:tcPr>
          <w:p w14:paraId="38228D0C" w14:textId="77777777" w:rsidR="002C47F4" w:rsidRPr="009C537A" w:rsidRDefault="002C47F4" w:rsidP="002C47F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19 to 65 years</w:t>
            </w:r>
          </w:p>
          <w:p w14:paraId="2089C98C" w14:textId="77777777" w:rsidR="003C3104" w:rsidRPr="009C537A" w:rsidRDefault="002C47F4" w:rsidP="002C47F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(87% below 50) </w:t>
            </w:r>
          </w:p>
        </w:tc>
        <w:tc>
          <w:tcPr>
            <w:tcW w:w="850" w:type="dxa"/>
          </w:tcPr>
          <w:p w14:paraId="6105BE93" w14:textId="77777777" w:rsidR="003C3104" w:rsidRPr="009C537A" w:rsidRDefault="00A1636C" w:rsidP="003C3104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ot specified </w:t>
            </w:r>
          </w:p>
        </w:tc>
        <w:tc>
          <w:tcPr>
            <w:tcW w:w="992" w:type="dxa"/>
          </w:tcPr>
          <w:p w14:paraId="346CE884" w14:textId="77777777" w:rsidR="003C3104" w:rsidRPr="009C537A" w:rsidRDefault="002C47F4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ctivity pattern of market women</w:t>
            </w:r>
          </w:p>
        </w:tc>
        <w:tc>
          <w:tcPr>
            <w:tcW w:w="3969" w:type="dxa"/>
          </w:tcPr>
          <w:p w14:paraId="5120E4FF" w14:textId="77777777" w:rsidR="00A1636C" w:rsidRPr="009C537A" w:rsidRDefault="00A1636C" w:rsidP="00A1636C">
            <w:pPr>
              <w:pStyle w:val="ListParagraph"/>
              <w:numPr>
                <w:ilvl w:val="0"/>
                <w:numId w:val="26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bout 72% of a total average of 16 h spent on daily activities spent on market activities which are predominantly sedentary (majority of women found seated chatting or eating).</w:t>
            </w:r>
          </w:p>
          <w:p w14:paraId="75FDEAB1" w14:textId="77777777" w:rsidR="00A1636C" w:rsidRPr="009C537A" w:rsidRDefault="00A1636C" w:rsidP="00A1636C">
            <w:pPr>
              <w:pStyle w:val="ListParagraph"/>
              <w:numPr>
                <w:ilvl w:val="0"/>
                <w:numId w:val="26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Very minimal domestic engaging activities (sweeping, dish washing and preparing meals) - meaning majority depend on street foods all week through, even at home</w:t>
            </w:r>
          </w:p>
          <w:p w14:paraId="29218343" w14:textId="77777777" w:rsidR="00066B28" w:rsidRPr="009C537A" w:rsidRDefault="00A1636C" w:rsidP="00A1636C">
            <w:pPr>
              <w:pStyle w:val="ListParagraph"/>
              <w:numPr>
                <w:ilvl w:val="0"/>
                <w:numId w:val="26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Minimal time </w:t>
            </w:r>
            <w:bookmarkStart w:id="0" w:name="_GoBack"/>
            <w:bookmarkEnd w:id="0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or leisure activities</w:t>
            </w:r>
          </w:p>
        </w:tc>
        <w:tc>
          <w:tcPr>
            <w:tcW w:w="1276" w:type="dxa"/>
          </w:tcPr>
          <w:p w14:paraId="05B557AB" w14:textId="77777777" w:rsidR="003C3104" w:rsidRPr="009C537A" w:rsidRDefault="00A163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tructured questionnaire (recall of activities for 3 days) and on-spot observations</w:t>
            </w:r>
          </w:p>
        </w:tc>
      </w:tr>
      <w:tr w:rsidR="009C537A" w:rsidRPr="009C537A" w14:paraId="15BA6AE2" w14:textId="77777777" w:rsidTr="00A1636C">
        <w:trPr>
          <w:trHeight w:val="1373"/>
        </w:trPr>
        <w:tc>
          <w:tcPr>
            <w:tcW w:w="735" w:type="dxa"/>
          </w:tcPr>
          <w:p w14:paraId="6C3529D0" w14:textId="77777777" w:rsidR="003C3104" w:rsidRPr="009C537A" w:rsidRDefault="000B2D69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NdXppZ2FiYTwvQXV0aG9yPjxZ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NdXppZ2FiYTwvQXV0aG9yPjxZ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Muzigaba, et al. (2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14:paraId="4E921363" w14:textId="77777777" w:rsidR="003C3104" w:rsidRPr="009C537A" w:rsidRDefault="00A1636C" w:rsidP="00FD1B4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The perceived role and influencers of physical activity among pregnant women from low socioeconomic status communities in South Africa</w:t>
            </w:r>
          </w:p>
        </w:tc>
        <w:tc>
          <w:tcPr>
            <w:tcW w:w="822" w:type="dxa"/>
          </w:tcPr>
          <w:p w14:paraId="54FE9C7F" w14:textId="77777777" w:rsidR="003C3104" w:rsidRPr="009C537A" w:rsidRDefault="00A163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J Phys Act Health</w:t>
            </w:r>
          </w:p>
        </w:tc>
        <w:tc>
          <w:tcPr>
            <w:tcW w:w="737" w:type="dxa"/>
          </w:tcPr>
          <w:p w14:paraId="46C6A4AE" w14:textId="77777777" w:rsidR="003C3104" w:rsidRPr="009C537A" w:rsidRDefault="00A163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ape Town / South Africa </w:t>
            </w:r>
          </w:p>
        </w:tc>
        <w:tc>
          <w:tcPr>
            <w:tcW w:w="851" w:type="dxa"/>
          </w:tcPr>
          <w:p w14:paraId="4DA87A4E" w14:textId="77777777" w:rsidR="003C3104" w:rsidRPr="009C537A" w:rsidRDefault="00A163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Qualitative exploratory </w:t>
            </w:r>
          </w:p>
        </w:tc>
        <w:tc>
          <w:tcPr>
            <w:tcW w:w="992" w:type="dxa"/>
          </w:tcPr>
          <w:p w14:paraId="5368ED08" w14:textId="77777777" w:rsidR="003C3104" w:rsidRPr="009C537A" w:rsidRDefault="00A163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34 women</w:t>
            </w:r>
          </w:p>
        </w:tc>
        <w:tc>
          <w:tcPr>
            <w:tcW w:w="1559" w:type="dxa"/>
          </w:tcPr>
          <w:p w14:paraId="7B5A3EEB" w14:textId="77777777" w:rsidR="00A1636C" w:rsidRPr="009C537A" w:rsidRDefault="00A1636C" w:rsidP="00A163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articipants in study were pregnant women attending antenatal services at the Maternal and Obstetric Unit (MOU) at Vanguard Community Health Centre, located in the Western Cape Province of South Africa. </w:t>
            </w:r>
          </w:p>
          <w:p w14:paraId="502CB69B" w14:textId="77777777" w:rsidR="00A1636C" w:rsidRPr="009C537A" w:rsidRDefault="00A1636C" w:rsidP="00A163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The center serves 8 different communities. The researchers visited the MOU on five </w:t>
            </w: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different days over a period </w:t>
            </w:r>
          </w:p>
          <w:p w14:paraId="5E662E40" w14:textId="77777777" w:rsidR="00A1636C" w:rsidRPr="009C537A" w:rsidRDefault="00A1636C" w:rsidP="00A163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of two months for data collection. On the day of data collection, all pregnant women present in the MOU were </w:t>
            </w:r>
          </w:p>
          <w:p w14:paraId="11093434" w14:textId="77777777" w:rsidR="00A1636C" w:rsidRPr="009C537A" w:rsidRDefault="00A1636C" w:rsidP="00A163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tratified by race and each stratum was subjected to simple random sampling. Stratification was performed to </w:t>
            </w:r>
          </w:p>
          <w:p w14:paraId="29247866" w14:textId="77777777" w:rsidR="003C3104" w:rsidRPr="009C537A" w:rsidRDefault="00A1636C" w:rsidP="00A163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nsure that pregnant women from all racial groups were adequately represented in the sample.</w:t>
            </w:r>
          </w:p>
        </w:tc>
        <w:tc>
          <w:tcPr>
            <w:tcW w:w="993" w:type="dxa"/>
          </w:tcPr>
          <w:p w14:paraId="772B9BCC" w14:textId="77777777" w:rsidR="003C3104" w:rsidRPr="009C537A" w:rsidRDefault="00A163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25.6 years (SD ± 5.2)</w:t>
            </w:r>
          </w:p>
        </w:tc>
        <w:tc>
          <w:tcPr>
            <w:tcW w:w="850" w:type="dxa"/>
          </w:tcPr>
          <w:p w14:paraId="5F04CA88" w14:textId="77777777" w:rsidR="003C3104" w:rsidRPr="009C537A" w:rsidRDefault="00A163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Low socio-economic status </w:t>
            </w:r>
          </w:p>
        </w:tc>
        <w:tc>
          <w:tcPr>
            <w:tcW w:w="992" w:type="dxa"/>
          </w:tcPr>
          <w:p w14:paraId="55DAB320" w14:textId="77777777" w:rsidR="003C3104" w:rsidRPr="009C537A" w:rsidRDefault="00A163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views and experiences of physical activity during</w:t>
            </w:r>
            <w:r w:rsidRPr="009C537A">
              <w:rPr>
                <w:rFonts w:ascii="Arial" w:eastAsia="Times New Roman" w:hAnsi="Arial" w:cs="Arial"/>
                <w:sz w:val="18"/>
                <w:szCs w:val="18"/>
                <w:lang w:val="en-CA" w:eastAsia="en-CA"/>
              </w:rPr>
              <w:t xml:space="preserve"> </w:t>
            </w: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egnancy</w:t>
            </w:r>
          </w:p>
        </w:tc>
        <w:tc>
          <w:tcPr>
            <w:tcW w:w="3969" w:type="dxa"/>
          </w:tcPr>
          <w:p w14:paraId="4216A5CC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Physical activity</w:t>
            </w: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 xml:space="preserve"> </w:t>
            </w: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considered important for mother and baby health </w:t>
            </w:r>
          </w:p>
          <w:p w14:paraId="79E34E69" w14:textId="77777777" w:rsidR="00A1636C" w:rsidRPr="009C537A" w:rsidRDefault="00A1636C" w:rsidP="00A1636C">
            <w:pPr>
              <w:pStyle w:val="ListParagraph"/>
              <w:ind w:left="360"/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</w:p>
          <w:p w14:paraId="2044010A" w14:textId="77777777" w:rsidR="00A1636C" w:rsidRPr="009C537A" w:rsidRDefault="00A1636C" w:rsidP="00A1636C">
            <w:pPr>
              <w:pStyle w:val="ListParagraph"/>
              <w:ind w:left="360"/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Barriers</w:t>
            </w:r>
          </w:p>
          <w:p w14:paraId="6BE8AFE0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Tiredness</w:t>
            </w:r>
          </w:p>
          <w:p w14:paraId="58B01D02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Lack of supportive environment</w:t>
            </w:r>
          </w:p>
          <w:p w14:paraId="7755C0A5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Fear of hurting oneself and baby - most women believed it was dangerous to do physical activity when pregnant</w:t>
            </w:r>
          </w:p>
          <w:p w14:paraId="2FCC81DD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Lack of time</w:t>
            </w:r>
          </w:p>
          <w:p w14:paraId="539EC1F1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Family obligations</w:t>
            </w:r>
          </w:p>
          <w:p w14:paraId="0C831F68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Not knowing which and how much physical activity is safe to do (don’t know recommendations of physical activity during pregnancy)</w:t>
            </w:r>
          </w:p>
          <w:p w14:paraId="1D589EFE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Pregnancy related discomforts - large body size </w:t>
            </w:r>
          </w:p>
          <w:p w14:paraId="6BD83151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Unavailability of physical activity-based facilities at community level</w:t>
            </w:r>
          </w:p>
          <w:p w14:paraId="5FE8CF5C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Neighbourhood safety concerns</w:t>
            </w:r>
          </w:p>
          <w:p w14:paraId="0167DBA9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lastRenderedPageBreak/>
              <w:t xml:space="preserve">Financial constraints - general perception that physical activity requires access to gymnasium </w:t>
            </w:r>
          </w:p>
          <w:p w14:paraId="086290B4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Family members advise to have </w:t>
            </w:r>
            <w:proofErr w:type="gramStart"/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sufficient</w:t>
            </w:r>
            <w:proofErr w:type="gramEnd"/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 rest (avoiding physical activity)</w:t>
            </w:r>
          </w:p>
          <w:p w14:paraId="4856069C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No physical activity education during antenatal visits</w:t>
            </w:r>
          </w:p>
          <w:p w14:paraId="27485D03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Self efficacy</w:t>
            </w:r>
          </w:p>
          <w:p w14:paraId="1E24FF14" w14:textId="77777777" w:rsidR="00A1636C" w:rsidRPr="009C537A" w:rsidRDefault="00A1636C" w:rsidP="00A1636C">
            <w:pPr>
              <w:pStyle w:val="ListParagraph"/>
              <w:ind w:left="360"/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Facilitators</w:t>
            </w:r>
          </w:p>
          <w:p w14:paraId="0C5A6495" w14:textId="77777777" w:rsidR="00A1636C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Membership to community-based exercise groups</w:t>
            </w:r>
          </w:p>
          <w:p w14:paraId="02D15218" w14:textId="77777777" w:rsidR="003C3104" w:rsidRPr="009C537A" w:rsidRDefault="00A1636C" w:rsidP="00A1636C">
            <w:pPr>
              <w:pStyle w:val="ListParagraph"/>
              <w:numPr>
                <w:ilvl w:val="0"/>
                <w:numId w:val="27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Initiating physical activity education and sessions during antenatal visits</w:t>
            </w:r>
          </w:p>
        </w:tc>
        <w:tc>
          <w:tcPr>
            <w:tcW w:w="1276" w:type="dxa"/>
          </w:tcPr>
          <w:p w14:paraId="33470B68" w14:textId="77777777" w:rsidR="00C44A1C" w:rsidRPr="009C537A" w:rsidRDefault="00C44A1C" w:rsidP="00C44A1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Focus group discussions with topic guide developed from theoretical framework of theory of planned </w:t>
            </w:r>
          </w:p>
          <w:p w14:paraId="478D6076" w14:textId="77777777" w:rsidR="003C3104" w:rsidRPr="009C537A" w:rsidRDefault="00C44A1C" w:rsidP="00C44A1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t>Behaviour</w:t>
            </w:r>
          </w:p>
        </w:tc>
      </w:tr>
      <w:tr w:rsidR="009C537A" w:rsidRPr="009C537A" w14:paraId="3C2E51EE" w14:textId="77777777" w:rsidTr="003C76E3">
        <w:trPr>
          <w:trHeight w:val="192"/>
        </w:trPr>
        <w:tc>
          <w:tcPr>
            <w:tcW w:w="735" w:type="dxa"/>
          </w:tcPr>
          <w:p w14:paraId="2BA315AD" w14:textId="77777777" w:rsidR="003C3104" w:rsidRPr="009C537A" w:rsidRDefault="000B2D69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IYXR0aW5naDwvQXV0aG9yPjxZ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IYXR0aW5naDwvQXV0aG9yPjxZ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Hattingh, et al. (3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14:paraId="2A8362D1" w14:textId="77777777" w:rsidR="00C44A1C" w:rsidRPr="009C537A" w:rsidRDefault="00C44A1C" w:rsidP="00C44A1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ssessment of the physical activity, body mass index and energy intake of HIV-uninfected and HIV-infected women in </w:t>
            </w:r>
            <w:proofErr w:type="spellStart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angaung</w:t>
            </w:r>
            <w:proofErr w:type="spellEnd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, </w:t>
            </w:r>
          </w:p>
          <w:p w14:paraId="0D72C505" w14:textId="77777777" w:rsidR="003C3104" w:rsidRPr="009C537A" w:rsidRDefault="00C44A1C" w:rsidP="00C44A1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ree State province</w:t>
            </w:r>
          </w:p>
        </w:tc>
        <w:tc>
          <w:tcPr>
            <w:tcW w:w="822" w:type="dxa"/>
          </w:tcPr>
          <w:p w14:paraId="06FD032C" w14:textId="77777777" w:rsidR="003C3104" w:rsidRPr="009C537A" w:rsidRDefault="00C44A1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uth African Family Practice</w:t>
            </w:r>
          </w:p>
        </w:tc>
        <w:tc>
          <w:tcPr>
            <w:tcW w:w="737" w:type="dxa"/>
          </w:tcPr>
          <w:p w14:paraId="336F64DC" w14:textId="77777777" w:rsidR="003C3104" w:rsidRPr="009C537A" w:rsidRDefault="00C44A1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Free State, South Africa </w:t>
            </w:r>
          </w:p>
        </w:tc>
        <w:tc>
          <w:tcPr>
            <w:tcW w:w="851" w:type="dxa"/>
          </w:tcPr>
          <w:p w14:paraId="537D1666" w14:textId="77777777" w:rsidR="003C3104" w:rsidRPr="009C537A" w:rsidRDefault="00C44A1C" w:rsidP="00864DF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ross sectional study </w:t>
            </w:r>
          </w:p>
        </w:tc>
        <w:tc>
          <w:tcPr>
            <w:tcW w:w="992" w:type="dxa"/>
          </w:tcPr>
          <w:p w14:paraId="00D13607" w14:textId="77777777" w:rsidR="003C3104" w:rsidRPr="009C537A" w:rsidRDefault="00C44A1C" w:rsidP="00864DF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488 women </w:t>
            </w:r>
          </w:p>
        </w:tc>
        <w:tc>
          <w:tcPr>
            <w:tcW w:w="1559" w:type="dxa"/>
          </w:tcPr>
          <w:p w14:paraId="75125E64" w14:textId="77777777" w:rsidR="003C3104" w:rsidRPr="009C537A" w:rsidRDefault="00C44A1C" w:rsidP="00864DF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lots in two informal settlements and two formal settlements counted and numbered. A proportionate number of respondents were then randomly selected from these plots</w:t>
            </w:r>
          </w:p>
        </w:tc>
        <w:tc>
          <w:tcPr>
            <w:tcW w:w="993" w:type="dxa"/>
          </w:tcPr>
          <w:p w14:paraId="5CBC16D7" w14:textId="77777777" w:rsidR="003C3104" w:rsidRPr="009C537A" w:rsidRDefault="00C44A1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25 - 44 years </w:t>
            </w:r>
          </w:p>
        </w:tc>
        <w:tc>
          <w:tcPr>
            <w:tcW w:w="850" w:type="dxa"/>
          </w:tcPr>
          <w:p w14:paraId="36C52CDE" w14:textId="77777777" w:rsidR="003C3104" w:rsidRPr="009C537A" w:rsidRDefault="00C44A1C" w:rsidP="003C3104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Mixed </w:t>
            </w:r>
          </w:p>
        </w:tc>
        <w:tc>
          <w:tcPr>
            <w:tcW w:w="992" w:type="dxa"/>
          </w:tcPr>
          <w:p w14:paraId="455716AB" w14:textId="77777777" w:rsidR="003C3104" w:rsidRPr="009C537A" w:rsidRDefault="00C44A1C" w:rsidP="00864DF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ssessing physical activity levels </w:t>
            </w:r>
          </w:p>
        </w:tc>
        <w:tc>
          <w:tcPr>
            <w:tcW w:w="3969" w:type="dxa"/>
          </w:tcPr>
          <w:p w14:paraId="390D65AE" w14:textId="77777777" w:rsidR="00C44A1C" w:rsidRPr="009C537A" w:rsidRDefault="00C44A1C" w:rsidP="00C44A1C">
            <w:pPr>
              <w:pStyle w:val="ListParagraph"/>
              <w:numPr>
                <w:ilvl w:val="0"/>
                <w:numId w:val="28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ass media; most time spent on radio and TV viewing</w:t>
            </w:r>
          </w:p>
          <w:p w14:paraId="52028998" w14:textId="77777777" w:rsidR="003C3104" w:rsidRPr="009C537A" w:rsidRDefault="00C44A1C" w:rsidP="00C44A1C">
            <w:pPr>
              <w:pStyle w:val="ListParagraph"/>
              <w:numPr>
                <w:ilvl w:val="0"/>
                <w:numId w:val="28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heap public transport (buses and taxes); less walking</w:t>
            </w:r>
          </w:p>
        </w:tc>
        <w:tc>
          <w:tcPr>
            <w:tcW w:w="1276" w:type="dxa"/>
          </w:tcPr>
          <w:p w14:paraId="46656DB3" w14:textId="77777777" w:rsidR="003C3104" w:rsidRPr="009C537A" w:rsidRDefault="00C44A1C" w:rsidP="00E272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One on One interview using questionnaire </w:t>
            </w:r>
          </w:p>
        </w:tc>
      </w:tr>
      <w:tr w:rsidR="009C537A" w:rsidRPr="009C537A" w14:paraId="0998F84F" w14:textId="77777777" w:rsidTr="003C76E3">
        <w:trPr>
          <w:trHeight w:val="192"/>
        </w:trPr>
        <w:tc>
          <w:tcPr>
            <w:tcW w:w="735" w:type="dxa"/>
          </w:tcPr>
          <w:p w14:paraId="5809F27F" w14:textId="77777777" w:rsidR="003C3104" w:rsidRPr="009C537A" w:rsidRDefault="00463067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QaGlsbGlwczwvQXV0aG9yPjxZ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</w:fldData>
              </w:fldChar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QaGlsbGlwczwvQXV0aG9yPjxZ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</w:fldData>
              </w:fldChar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0B2D69"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Phillips, et al. (4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14:paraId="10A8E694" w14:textId="77777777" w:rsidR="00E2726C" w:rsidRPr="009C537A" w:rsidRDefault="00E2726C" w:rsidP="00E272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erceptions of diet, physical activity, and obesity-related health </w:t>
            </w:r>
          </w:p>
          <w:p w14:paraId="3AA27995" w14:textId="77777777" w:rsidR="003C3104" w:rsidRPr="009C537A" w:rsidRDefault="00E2726C" w:rsidP="00E272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mong black daughter-mother pairs in Soweto, South Africa</w:t>
            </w:r>
          </w:p>
        </w:tc>
        <w:tc>
          <w:tcPr>
            <w:tcW w:w="822" w:type="dxa"/>
          </w:tcPr>
          <w:p w14:paraId="061F1D5A" w14:textId="77777777" w:rsidR="003C3104" w:rsidRPr="009C537A" w:rsidRDefault="00E272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BMC Public Health</w:t>
            </w:r>
          </w:p>
        </w:tc>
        <w:tc>
          <w:tcPr>
            <w:tcW w:w="737" w:type="dxa"/>
          </w:tcPr>
          <w:p w14:paraId="72B5BF76" w14:textId="77777777" w:rsidR="003C3104" w:rsidRPr="009C537A" w:rsidRDefault="00E272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uth Africa, Johannesburg</w:t>
            </w:r>
          </w:p>
        </w:tc>
        <w:tc>
          <w:tcPr>
            <w:tcW w:w="851" w:type="dxa"/>
          </w:tcPr>
          <w:p w14:paraId="417F13CB" w14:textId="77777777" w:rsidR="003C3104" w:rsidRPr="009C537A" w:rsidRDefault="00E272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Qualitative</w:t>
            </w:r>
          </w:p>
        </w:tc>
        <w:tc>
          <w:tcPr>
            <w:tcW w:w="992" w:type="dxa"/>
          </w:tcPr>
          <w:p w14:paraId="43272B63" w14:textId="77777777" w:rsidR="003C3104" w:rsidRPr="009C537A" w:rsidRDefault="00E2726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32 (daughters and mothers) </w:t>
            </w:r>
          </w:p>
        </w:tc>
        <w:tc>
          <w:tcPr>
            <w:tcW w:w="1559" w:type="dxa"/>
          </w:tcPr>
          <w:p w14:paraId="50B84A3C" w14:textId="77777777" w:rsidR="00E2726C" w:rsidRPr="009C537A" w:rsidRDefault="00E2726C" w:rsidP="00E272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articipants were sampled from ongoing Birth to Twenty Plus (Bt20) longitudinal study. </w:t>
            </w:r>
          </w:p>
          <w:p w14:paraId="4904AE65" w14:textId="77777777" w:rsidR="003C3104" w:rsidRPr="009C537A" w:rsidRDefault="00E2726C" w:rsidP="00E272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Young adult female members of the birth cohort and their mothers were purposefully sampled.</w:t>
            </w:r>
          </w:p>
        </w:tc>
        <w:tc>
          <w:tcPr>
            <w:tcW w:w="993" w:type="dxa"/>
          </w:tcPr>
          <w:p w14:paraId="53A34749" w14:textId="77777777" w:rsidR="00E2726C" w:rsidRPr="009C537A" w:rsidRDefault="00E2726C" w:rsidP="00E2726C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Daughters (24 years</w:t>
            </w:r>
          </w:p>
          <w:p w14:paraId="39F29941" w14:textId="77777777" w:rsidR="003C3104" w:rsidRPr="009C537A" w:rsidRDefault="00E2726C" w:rsidP="00E2726C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others (53 years)</w:t>
            </w:r>
          </w:p>
        </w:tc>
        <w:tc>
          <w:tcPr>
            <w:tcW w:w="850" w:type="dxa"/>
          </w:tcPr>
          <w:p w14:paraId="2AEE355F" w14:textId="77777777" w:rsidR="003C3104" w:rsidRPr="009C537A" w:rsidRDefault="00E2726C" w:rsidP="003C3104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ot specified</w:t>
            </w:r>
          </w:p>
        </w:tc>
        <w:tc>
          <w:tcPr>
            <w:tcW w:w="992" w:type="dxa"/>
          </w:tcPr>
          <w:p w14:paraId="0F82406D" w14:textId="77777777" w:rsidR="003C3104" w:rsidRPr="009C537A" w:rsidRDefault="00C44A1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erception of physical activity &amp; behavior</w:t>
            </w:r>
          </w:p>
        </w:tc>
        <w:tc>
          <w:tcPr>
            <w:tcW w:w="3969" w:type="dxa"/>
          </w:tcPr>
          <w:p w14:paraId="12EE50F2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Behavior; majority of daughters were not exercising at the time while mothers were relatively active</w:t>
            </w:r>
          </w:p>
          <w:p w14:paraId="5BA401FE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otivation to exercise; feel better and maintain healthy body weights - don't want to grow fat</w:t>
            </w:r>
          </w:p>
          <w:p w14:paraId="3DED6250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knowledge of benefits of PA but for personal reasons and barriers not exercising; daughters</w:t>
            </w:r>
          </w:p>
          <w:p w14:paraId="56E16643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eference for sedentary activities</w:t>
            </w:r>
          </w:p>
          <w:p w14:paraId="201CF1F5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ot enjoying PA</w:t>
            </w:r>
          </w:p>
          <w:p w14:paraId="117B00C6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ack of time</w:t>
            </w:r>
          </w:p>
          <w:p w14:paraId="36D96B52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ack of money</w:t>
            </w:r>
          </w:p>
          <w:p w14:paraId="4DF6F5E4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ack of access to sports teams - social support</w:t>
            </w:r>
          </w:p>
          <w:p w14:paraId="16440226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Feeling tired</w:t>
            </w:r>
          </w:p>
          <w:p w14:paraId="4A1328DF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xposure to nutrition/healthy information at school (primary and secondary) and social networks</w:t>
            </w:r>
          </w:p>
          <w:p w14:paraId="5C13CE46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Understanding relation of physical activity and health outcomes </w:t>
            </w:r>
          </w:p>
          <w:p w14:paraId="7EDD3668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Adverse health experiences either to you or a loved one - more cautious/motivation to have a healthy lifestyle </w:t>
            </w:r>
          </w:p>
          <w:p w14:paraId="077D31F7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indset; always being in head that you need to live healthy - exercise</w:t>
            </w:r>
          </w:p>
          <w:p w14:paraId="68F27FB5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amily -relatives discourage others to do some physical activities because they don’t like those activities themselves or positive (encourage daughters to participate in household chores)</w:t>
            </w:r>
          </w:p>
          <w:p w14:paraId="3A1A3EB0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ealth concerns; only start to exercise once a person gets a health issue (prompted by healthy issues) _ treatment mechanism</w:t>
            </w:r>
          </w:p>
          <w:p w14:paraId="1BE3AA0D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ositive experience - for example those who exercise, and they blood pressure normalises, are motivated to continue with the exercise</w:t>
            </w:r>
          </w:p>
          <w:p w14:paraId="07FF6C79" w14:textId="77777777" w:rsidR="00E23B80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erception that females should stop participating in sports &amp; related activities post high school</w:t>
            </w:r>
          </w:p>
          <w:p w14:paraId="6CF116D3" w14:textId="77777777" w:rsidR="003C3104" w:rsidRPr="009C537A" w:rsidRDefault="00E23B80" w:rsidP="00E23B80">
            <w:pPr>
              <w:pStyle w:val="ListParagraph"/>
              <w:numPr>
                <w:ilvl w:val="0"/>
                <w:numId w:val="30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Household chores seen as physical activity</w:t>
            </w:r>
          </w:p>
        </w:tc>
        <w:tc>
          <w:tcPr>
            <w:tcW w:w="1276" w:type="dxa"/>
          </w:tcPr>
          <w:p w14:paraId="780597AE" w14:textId="77777777" w:rsidR="003C3104" w:rsidRPr="009C537A" w:rsidRDefault="00C44A1C" w:rsidP="003C310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Individual in-depth semi structured questionnaires</w:t>
            </w:r>
          </w:p>
        </w:tc>
      </w:tr>
      <w:tr w:rsidR="009C537A" w:rsidRPr="009C537A" w14:paraId="1E1177AE" w14:textId="77777777" w:rsidTr="003C76E3">
        <w:trPr>
          <w:trHeight w:val="192"/>
        </w:trPr>
        <w:tc>
          <w:tcPr>
            <w:tcW w:w="735" w:type="dxa"/>
          </w:tcPr>
          <w:p w14:paraId="4C7A992F" w14:textId="77777777" w:rsidR="007303C1" w:rsidRPr="009C537A" w:rsidRDefault="00463067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TdGVybjwvQXV0aG9yPjxZZWFy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</w:fldData>
              </w:fldChar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TdGVybjwvQXV0aG9yPjxZZWFy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</w:fldData>
              </w:fldChar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="000B2D69"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0B2D69"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Stern, et al. (5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14:paraId="1653798B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n exploration into the determinants of noncommunicable diseases</w:t>
            </w:r>
          </w:p>
          <w:p w14:paraId="1B6A7854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among rural-to-urban migrants in peri urban South Africa</w:t>
            </w:r>
          </w:p>
        </w:tc>
        <w:tc>
          <w:tcPr>
            <w:tcW w:w="822" w:type="dxa"/>
          </w:tcPr>
          <w:p w14:paraId="5E96F625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ev</w:t>
            </w:r>
            <w:proofErr w:type="spellEnd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Chronic Dis</w:t>
            </w:r>
          </w:p>
        </w:tc>
        <w:tc>
          <w:tcPr>
            <w:tcW w:w="737" w:type="dxa"/>
          </w:tcPr>
          <w:p w14:paraId="606DDC28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uth Africa, Cape Town</w:t>
            </w:r>
          </w:p>
        </w:tc>
        <w:tc>
          <w:tcPr>
            <w:tcW w:w="851" w:type="dxa"/>
          </w:tcPr>
          <w:p w14:paraId="33385C1B" w14:textId="0F841FCC" w:rsidR="007303C1" w:rsidRPr="00B04AAD" w:rsidRDefault="00B04AAD" w:rsidP="007303C1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Q</w:t>
            </w:r>
            <w:r w:rsidR="007303C1"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ualitative</w:t>
            </w:r>
            <w:r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</w:t>
            </w:r>
            <w:r w:rsidR="007303C1"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tudy</w:t>
            </w:r>
          </w:p>
        </w:tc>
        <w:tc>
          <w:tcPr>
            <w:tcW w:w="992" w:type="dxa"/>
          </w:tcPr>
          <w:p w14:paraId="14324F67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55 (45 women and 10 men)</w:t>
            </w:r>
          </w:p>
        </w:tc>
        <w:tc>
          <w:tcPr>
            <w:tcW w:w="1559" w:type="dxa"/>
          </w:tcPr>
          <w:p w14:paraId="691CE2DB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urposive sampling, from ongoing community programs</w:t>
            </w:r>
          </w:p>
        </w:tc>
        <w:tc>
          <w:tcPr>
            <w:tcW w:w="993" w:type="dxa"/>
          </w:tcPr>
          <w:p w14:paraId="1437CD7E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ot reported </w:t>
            </w:r>
          </w:p>
        </w:tc>
        <w:tc>
          <w:tcPr>
            <w:tcW w:w="850" w:type="dxa"/>
          </w:tcPr>
          <w:p w14:paraId="3BD31DC3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Urban poor</w:t>
            </w:r>
          </w:p>
        </w:tc>
        <w:tc>
          <w:tcPr>
            <w:tcW w:w="992" w:type="dxa"/>
          </w:tcPr>
          <w:p w14:paraId="2D298427" w14:textId="77777777" w:rsidR="00E23B80" w:rsidRPr="009C537A" w:rsidRDefault="00E23B80" w:rsidP="00E23B80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hysical activity beliefs</w:t>
            </w:r>
          </w:p>
          <w:p w14:paraId="2CBF9C7E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3969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bottom"/>
          </w:tcPr>
          <w:p w14:paraId="4DE35CD2" w14:textId="77777777" w:rsidR="00E23B80" w:rsidRPr="009C537A" w:rsidRDefault="00E23B80" w:rsidP="00E23B80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Physical activity perceived as a disadvantage - walking and physical </w:t>
            </w:r>
            <w:proofErr w:type="spellStart"/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labor</w:t>
            </w:r>
            <w:proofErr w:type="spellEnd"/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 xml:space="preserve"> represent hardships (low social status)</w:t>
            </w:r>
          </w:p>
          <w:p w14:paraId="266CD655" w14:textId="77777777" w:rsidR="00E23B80" w:rsidRPr="009C537A" w:rsidRDefault="00E23B80" w:rsidP="00E23B80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Sedentary work environment</w:t>
            </w:r>
          </w:p>
          <w:p w14:paraId="38673FE3" w14:textId="77777777" w:rsidR="00E23B80" w:rsidRPr="009C537A" w:rsidRDefault="00E23B80" w:rsidP="00E23B80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safety concerns (violence against women)- constrains outdoor activities</w:t>
            </w:r>
          </w:p>
          <w:p w14:paraId="6C0ACC77" w14:textId="77777777" w:rsidR="00E23B80" w:rsidRPr="009C537A" w:rsidRDefault="00E23B80" w:rsidP="00E23B80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No concern with weight gain (elevated status of obesity tempting)- symbolic of success while weight loss means problems thus no incentive to do physical activities</w:t>
            </w:r>
          </w:p>
          <w:p w14:paraId="7552EBBC" w14:textId="77777777" w:rsidR="00E23B80" w:rsidRPr="009C537A" w:rsidRDefault="00E23B80" w:rsidP="00E23B80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information shared at health clubs (group meetings) - create awareness within people and encourage them to do PA</w:t>
            </w:r>
          </w:p>
          <w:p w14:paraId="092A8AE7" w14:textId="77777777" w:rsidR="00E23B80" w:rsidRPr="009C537A" w:rsidRDefault="00E23B80" w:rsidP="00E23B80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Family members not positive to change (don’t want to give up perceived good life)</w:t>
            </w:r>
          </w:p>
          <w:p w14:paraId="401F8048" w14:textId="77777777" w:rsidR="00E23B80" w:rsidRPr="009C537A" w:rsidRDefault="00E23B80" w:rsidP="00E23B80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Social Cohesion &amp; networks - peer education (creates an understanding of need to change)</w:t>
            </w:r>
          </w:p>
          <w:p w14:paraId="1389251F" w14:textId="77777777" w:rsidR="00E23B80" w:rsidRPr="009C537A" w:rsidRDefault="00E23B80" w:rsidP="00E23B80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Cheaper motorised transport options; public transport - taxi (thus walking is a choice)</w:t>
            </w:r>
          </w:p>
          <w:p w14:paraId="0F61DD5F" w14:textId="77777777" w:rsidR="007303C1" w:rsidRPr="009C537A" w:rsidRDefault="00E23B80" w:rsidP="00E23B80">
            <w:pPr>
              <w:pStyle w:val="ListParagraph"/>
              <w:numPr>
                <w:ilvl w:val="0"/>
                <w:numId w:val="29"/>
              </w:numPr>
              <w:jc w:val="both"/>
              <w:rPr>
                <w:rFonts w:ascii="Arial" w:eastAsia="Times New Roman" w:hAnsi="Arial" w:cs="Arial"/>
                <w:sz w:val="18"/>
                <w:szCs w:val="18"/>
                <w:lang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eastAsia="en-CA"/>
              </w:rPr>
              <w:t>Community group membership- e.g. healthy clubs - provide social &amp; emotional support and act as role models to help overcome practical constraints</w:t>
            </w:r>
          </w:p>
        </w:tc>
        <w:tc>
          <w:tcPr>
            <w:tcW w:w="1276" w:type="dxa"/>
          </w:tcPr>
          <w:p w14:paraId="38764773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t>In-depth interviews</w:t>
            </w:r>
          </w:p>
          <w:p w14:paraId="2C9FDAA0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t>Participatory reflection</w:t>
            </w:r>
          </w:p>
          <w:p w14:paraId="0B92E96B" w14:textId="77777777" w:rsidR="007303C1" w:rsidRPr="009C537A" w:rsidRDefault="007303C1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t>Action and reflection groups</w:t>
            </w:r>
          </w:p>
        </w:tc>
      </w:tr>
      <w:tr w:rsidR="009C537A" w:rsidRPr="009C537A" w14:paraId="43691283" w14:textId="77777777" w:rsidTr="003C76E3">
        <w:trPr>
          <w:trHeight w:val="192"/>
        </w:trPr>
        <w:tc>
          <w:tcPr>
            <w:tcW w:w="735" w:type="dxa"/>
          </w:tcPr>
          <w:p w14:paraId="1F28FE78" w14:textId="77777777" w:rsidR="007303C1" w:rsidRPr="009C537A" w:rsidRDefault="000B2D6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fldChar w:fldCharType="begin">
                <w:fldData xml:space="preserve">PEVuZE5vdGU+PENpdGUgQXV0aG9yWWVhcj0iMSI+PEF1dGhvcj5BZGVuaXlpPC9BdXRob3I+PFll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BZGVuaXlpPC9BdXRob3I+PFll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Adeniyi, et al. (6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14:paraId="02B6F42D" w14:textId="77777777" w:rsidR="007303C1" w:rsidRPr="009C537A" w:rsidRDefault="008D494E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ostpartum exercise among Nigerian women: Issues relating to exercise performance and self-efficacy </w:t>
            </w:r>
          </w:p>
        </w:tc>
        <w:tc>
          <w:tcPr>
            <w:tcW w:w="822" w:type="dxa"/>
          </w:tcPr>
          <w:p w14:paraId="3FC206C3" w14:textId="77777777" w:rsidR="007303C1" w:rsidRPr="009C537A" w:rsidRDefault="008D494E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ISRN Obstetrics and Gynecology </w:t>
            </w:r>
          </w:p>
        </w:tc>
        <w:tc>
          <w:tcPr>
            <w:tcW w:w="737" w:type="dxa"/>
          </w:tcPr>
          <w:p w14:paraId="118A4B53" w14:textId="77777777" w:rsidR="007303C1" w:rsidRPr="009C537A" w:rsidRDefault="008D494E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Nigeria/Ibadan </w:t>
            </w:r>
          </w:p>
        </w:tc>
        <w:tc>
          <w:tcPr>
            <w:tcW w:w="851" w:type="dxa"/>
          </w:tcPr>
          <w:p w14:paraId="01786987" w14:textId="26D9755F" w:rsidR="007303C1" w:rsidRPr="009C537A" w:rsidRDefault="00B04AAD" w:rsidP="00897CC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Descriptive </w:t>
            </w:r>
            <w:r w:rsidR="008D494E"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ross-sectional study </w:t>
            </w:r>
          </w:p>
        </w:tc>
        <w:tc>
          <w:tcPr>
            <w:tcW w:w="992" w:type="dxa"/>
          </w:tcPr>
          <w:p w14:paraId="03750044" w14:textId="77777777" w:rsidR="007303C1" w:rsidRPr="009C537A" w:rsidRDefault="008D494E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228 </w:t>
            </w:r>
          </w:p>
        </w:tc>
        <w:tc>
          <w:tcPr>
            <w:tcW w:w="1559" w:type="dxa"/>
          </w:tcPr>
          <w:p w14:paraId="3A97E83A" w14:textId="77777777" w:rsidR="007303C1" w:rsidRPr="009C537A" w:rsidRDefault="008D494E" w:rsidP="008D494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urposive sampling, recruitment was through postnatal clinics of the University College Hospital, Ibadan and </w:t>
            </w:r>
            <w:proofErr w:type="spellStart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deoyo</w:t>
            </w:r>
            <w:proofErr w:type="spellEnd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Maternity Teaching Hospital, </w:t>
            </w:r>
            <w:proofErr w:type="spellStart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Yemetu</w:t>
            </w:r>
            <w:proofErr w:type="spellEnd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, Ibadan. Attending postpartum women were purposively recruited</w:t>
            </w:r>
          </w:p>
        </w:tc>
        <w:tc>
          <w:tcPr>
            <w:tcW w:w="993" w:type="dxa"/>
          </w:tcPr>
          <w:p w14:paraId="70B4CEE5" w14:textId="77777777" w:rsidR="007303C1" w:rsidRPr="009C537A" w:rsidRDefault="008D494E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15 to 50 years </w:t>
            </w:r>
          </w:p>
        </w:tc>
        <w:tc>
          <w:tcPr>
            <w:tcW w:w="850" w:type="dxa"/>
          </w:tcPr>
          <w:p w14:paraId="63720F44" w14:textId="77777777" w:rsidR="007303C1" w:rsidRPr="009C537A" w:rsidRDefault="008D494E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Mixed sample </w:t>
            </w:r>
          </w:p>
        </w:tc>
        <w:tc>
          <w:tcPr>
            <w:tcW w:w="992" w:type="dxa"/>
          </w:tcPr>
          <w:p w14:paraId="29C08915" w14:textId="77777777" w:rsidR="007303C1" w:rsidRPr="009C537A" w:rsidRDefault="008D494E" w:rsidP="00897CC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xercise profile and self efficacy</w:t>
            </w:r>
          </w:p>
        </w:tc>
        <w:tc>
          <w:tcPr>
            <w:tcW w:w="3969" w:type="dxa"/>
          </w:tcPr>
          <w:p w14:paraId="5A57BB40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About two-third (61.0%) of the participants were not aware that they could undertake physical exercise to enhance postpartum health</w:t>
            </w:r>
          </w:p>
          <w:p w14:paraId="72B7712B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89 % of the women did not belong to any exercise support group (social support)</w:t>
            </w:r>
          </w:p>
          <w:p w14:paraId="027D868C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Self efficacy</w:t>
            </w:r>
          </w:p>
          <w:p w14:paraId="249F4928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Being in an exercise programme (high exercise self efficacy)</w:t>
            </w:r>
          </w:p>
          <w:p w14:paraId="0DC64207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Age; young women (30 years and below more self efficacy compared to older ones)</w:t>
            </w:r>
          </w:p>
          <w:p w14:paraId="09DFBD65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work hours per week - insufficient time among those with high work hours</w:t>
            </w:r>
          </w:p>
          <w:p w14:paraId="67717DAB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Monthly income</w:t>
            </w:r>
          </w:p>
          <w:p w14:paraId="07EEE8E2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Number of pregnancies; high self efficacy among those with less than 3 children</w:t>
            </w:r>
          </w:p>
          <w:p w14:paraId="7368DED2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Employment status; high self efficacy among those who were not employed compared to those in paid employment</w:t>
            </w:r>
          </w:p>
          <w:p w14:paraId="19390B63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Perception that exercise will negatively impact on breast milk production and breast feeding</w:t>
            </w:r>
          </w:p>
          <w:p w14:paraId="3C769A6D" w14:textId="77777777" w:rsidR="005D7B4F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Women with new babies - lack of assistance with child care &amp; insufficient time (reported barrier)</w:t>
            </w:r>
          </w:p>
          <w:p w14:paraId="2D0F09B0" w14:textId="77777777" w:rsidR="007303C1" w:rsidRPr="009C537A" w:rsidRDefault="005D7B4F" w:rsidP="005D7B4F">
            <w:pPr>
              <w:pStyle w:val="ListParagraph"/>
              <w:numPr>
                <w:ilvl w:val="0"/>
                <w:numId w:val="31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Lack of motivation/fatigue (those participated in exercise, brisk walking was the main activity) - preferred because of its simplicity and fear of perceived risks associated with more demanding exercises</w:t>
            </w:r>
          </w:p>
        </w:tc>
        <w:tc>
          <w:tcPr>
            <w:tcW w:w="1276" w:type="dxa"/>
          </w:tcPr>
          <w:p w14:paraId="34F3605B" w14:textId="77777777" w:rsidR="00DB37C2" w:rsidRPr="009C537A" w:rsidRDefault="00DB37C2" w:rsidP="00DB37C2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t>A self-developed questionnaire assessed the socio-demographic and exercise profile and</w:t>
            </w:r>
          </w:p>
          <w:p w14:paraId="77C45E78" w14:textId="77777777" w:rsidR="007303C1" w:rsidRPr="009C537A" w:rsidRDefault="00DB37C2" w:rsidP="00DB37C2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t>the Exercise Self-Efficacy Scale</w:t>
            </w:r>
          </w:p>
        </w:tc>
      </w:tr>
      <w:tr w:rsidR="009C537A" w:rsidRPr="009C537A" w14:paraId="705F81F0" w14:textId="77777777" w:rsidTr="003C76E3">
        <w:trPr>
          <w:trHeight w:val="183"/>
        </w:trPr>
        <w:tc>
          <w:tcPr>
            <w:tcW w:w="735" w:type="dxa"/>
          </w:tcPr>
          <w:p w14:paraId="30F7FB3D" w14:textId="77777777" w:rsidR="007303C1" w:rsidRPr="009C537A" w:rsidRDefault="00C25AE4" w:rsidP="007303C1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AuthorYear="1"&gt;&lt;Author&gt;Gradidge&lt;/Author&gt;&lt;Year&gt;2014&lt;/Year&gt;&lt;RecNum&gt;20&lt;/RecNum&gt;&lt;DisplayText&gt;Gradidge, et al. (7)&lt;/DisplayText&gt;&lt;record&gt;&lt;rec-number&gt;20&lt;/rec-number&gt;&lt;foreign-keys&gt;&lt;key app="EN" db-id="easp9vdfj0pff7e0z5txa9wt222fwps9v205" timestamp="1545225360"&gt;20&lt;/key&gt;&lt;/foreign-keys&gt;&lt;ref-type name="Journal Article"&gt;17&lt;/ref-type&gt;&lt;contributors&gt;&lt;authors&gt;&lt;author&gt;Gradidge, P. J. L.&lt;/author&gt;&lt;author&gt;Crowther, N. J.&lt;/author&gt;&lt;author&gt;Chirwa, E. D.&lt;/author&gt;&lt;author&gt;Norris, S. A.&lt;/author&gt;&lt;author&gt;Micklesfield, L. K.&lt;/author&gt;&lt;/authors&gt;&lt;/contributors&gt;&lt;titles&gt;&lt;title&gt;Patterns, levels and correlates of self-reported physical activity in urban black Soweto women&lt;/title&gt;&lt;secondary-title&gt;Bmc Public Health&lt;/secondary-title&gt;&lt;/titles&gt;&lt;periodical&gt;&lt;full-title&gt;BMC Public Health&lt;/full-title&gt;&lt;abbr-1&gt;BMC Public Health&lt;/abbr-1&gt;&lt;/periodical&gt;&lt;volume&gt;14&lt;/volume&gt;&lt;dates&gt;&lt;year&gt;2014&lt;/year&gt;&lt;pub-dates&gt;&lt;date&gt;Sep&lt;/date&gt;&lt;/pub-dates&gt;&lt;/dates&gt;&lt;isbn&gt;1471-2458&lt;/isbn&gt;&lt;accession-num&gt;WOS:000341839900001&lt;/accession-num&gt;&lt;urls&gt;&lt;related-urls&gt;&lt;url&gt;&amp;lt;Go to ISI&amp;gt;://WOS:000341839900001&lt;/url&gt;&lt;url&gt;https://bmcpublichealth.biomedcentral.com/track/pdf/10.1186/1471-2458-14-934&lt;/url&gt;&lt;/related-urls&gt;&lt;/urls&gt;&lt;custom7&gt;934&lt;/custom7&gt;&lt;electronic-resource-num&gt;10.1186/1471-2458-14-934&lt;/electronic-resource-num&gt;&lt;/record&gt;&lt;/Cite&gt;&lt;/EndNote&gt;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Gradidge, et al. (7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9C537A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103" w:type="dxa"/>
          </w:tcPr>
          <w:p w14:paraId="346E3039" w14:textId="77777777" w:rsidR="007303C1" w:rsidRPr="009C537A" w:rsidRDefault="000B259B" w:rsidP="00FA5A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atterns, levels and correlates of self-reported physical activity in urban black Soweto women. </w:t>
            </w:r>
          </w:p>
        </w:tc>
        <w:tc>
          <w:tcPr>
            <w:tcW w:w="822" w:type="dxa"/>
          </w:tcPr>
          <w:p w14:paraId="023CC51D" w14:textId="77777777" w:rsidR="007303C1" w:rsidRPr="009C537A" w:rsidRDefault="000B259B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BMC Public Health </w:t>
            </w:r>
          </w:p>
        </w:tc>
        <w:tc>
          <w:tcPr>
            <w:tcW w:w="737" w:type="dxa"/>
          </w:tcPr>
          <w:p w14:paraId="7062AB2B" w14:textId="77777777" w:rsidR="007303C1" w:rsidRPr="009C537A" w:rsidRDefault="000B259B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outh Africa/Johannesburg </w:t>
            </w:r>
          </w:p>
        </w:tc>
        <w:tc>
          <w:tcPr>
            <w:tcW w:w="851" w:type="dxa"/>
          </w:tcPr>
          <w:p w14:paraId="144D9553" w14:textId="77777777" w:rsidR="007303C1" w:rsidRPr="009C537A" w:rsidRDefault="000B259B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ross sectional study </w:t>
            </w:r>
          </w:p>
        </w:tc>
        <w:tc>
          <w:tcPr>
            <w:tcW w:w="992" w:type="dxa"/>
          </w:tcPr>
          <w:p w14:paraId="7F664F90" w14:textId="77777777" w:rsidR="007303C1" w:rsidRPr="009C537A" w:rsidRDefault="000B259B" w:rsidP="00FA5A7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977 </w:t>
            </w:r>
          </w:p>
        </w:tc>
        <w:tc>
          <w:tcPr>
            <w:tcW w:w="1559" w:type="dxa"/>
          </w:tcPr>
          <w:p w14:paraId="13075348" w14:textId="77777777" w:rsidR="007303C1" w:rsidRPr="009C537A" w:rsidRDefault="000B259B" w:rsidP="000B259B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The participants were caregivers from the Birth to Twenty cohort study (Bt20), which began in 1990 when 3273 participants were enrolled to investigate the health and development of children </w:t>
            </w:r>
          </w:p>
        </w:tc>
        <w:tc>
          <w:tcPr>
            <w:tcW w:w="993" w:type="dxa"/>
          </w:tcPr>
          <w:p w14:paraId="1B12B053" w14:textId="77777777" w:rsidR="007303C1" w:rsidRPr="009C537A" w:rsidRDefault="000B259B" w:rsidP="0011429B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ean age 41.0 ± 7.84</w:t>
            </w:r>
            <w:r w:rsidR="006C5CE9" w:rsidRPr="009C537A">
              <w:rPr>
                <w:rFonts w:ascii="Arial" w:eastAsia="Times New Roman" w:hAnsi="Arial" w:cs="Arial"/>
                <w:sz w:val="18"/>
                <w:szCs w:val="18"/>
                <w:lang w:val="en-CA" w:eastAsia="en-CA"/>
              </w:rPr>
              <w:t xml:space="preserve"> </w:t>
            </w:r>
            <w:r w:rsidR="006C5CE9"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years </w:t>
            </w:r>
          </w:p>
        </w:tc>
        <w:tc>
          <w:tcPr>
            <w:tcW w:w="850" w:type="dxa"/>
          </w:tcPr>
          <w:p w14:paraId="37031859" w14:textId="77777777" w:rsidR="007303C1" w:rsidRPr="009C537A" w:rsidRDefault="006C5CE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ixed</w:t>
            </w:r>
          </w:p>
        </w:tc>
        <w:tc>
          <w:tcPr>
            <w:tcW w:w="992" w:type="dxa"/>
          </w:tcPr>
          <w:p w14:paraId="0CC9F104" w14:textId="77777777" w:rsidR="006C5CE9" w:rsidRPr="009C537A" w:rsidRDefault="006C5CE9" w:rsidP="006C5CE9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atterns of physical activity</w:t>
            </w:r>
          </w:p>
          <w:p w14:paraId="3A2FE265" w14:textId="77777777" w:rsidR="006C5CE9" w:rsidRPr="009C537A" w:rsidRDefault="006C5CE9" w:rsidP="006C5CE9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</w:p>
          <w:p w14:paraId="5A0D2285" w14:textId="77777777" w:rsidR="0011429B" w:rsidRPr="009C537A" w:rsidRDefault="006C5CE9" w:rsidP="006C5CE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cio economic correlates of physical activity</w:t>
            </w:r>
          </w:p>
        </w:tc>
        <w:tc>
          <w:tcPr>
            <w:tcW w:w="3969" w:type="dxa"/>
          </w:tcPr>
          <w:p w14:paraId="44F21C63" w14:textId="77777777" w:rsidR="006C5CE9" w:rsidRPr="009C537A" w:rsidRDefault="006C5CE9" w:rsidP="006C5CE9">
            <w:pPr>
              <w:pStyle w:val="ListParagraph"/>
              <w:numPr>
                <w:ilvl w:val="0"/>
                <w:numId w:val="32"/>
              </w:numPr>
              <w:ind w:left="360"/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67% regarded as active; domain contributing to physical activity (walking for travel), limited leisure time based physical activity </w:t>
            </w:r>
          </w:p>
          <w:p w14:paraId="1737D42A" w14:textId="77777777" w:rsidR="006C5CE9" w:rsidRPr="009C537A" w:rsidRDefault="006C5CE9" w:rsidP="006C5CE9">
            <w:p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</w:p>
          <w:p w14:paraId="53D30CB3" w14:textId="77777777" w:rsidR="007303C1" w:rsidRPr="009C537A" w:rsidRDefault="006C5CE9" w:rsidP="006C5CE9">
            <w:pPr>
              <w:pStyle w:val="ListParagraph"/>
              <w:numPr>
                <w:ilvl w:val="0"/>
                <w:numId w:val="32"/>
              </w:numPr>
              <w:ind w:left="36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wnership of motor vehicle - reduced physical activity levels (less time walking for travel) but relatively higher leisure time related physical activity</w:t>
            </w:r>
          </w:p>
        </w:tc>
        <w:tc>
          <w:tcPr>
            <w:tcW w:w="1276" w:type="dxa"/>
          </w:tcPr>
          <w:p w14:paraId="629B06C4" w14:textId="77777777" w:rsidR="007303C1" w:rsidRPr="009C537A" w:rsidRDefault="00D66884" w:rsidP="003C76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fr-BE"/>
              </w:rPr>
              <w:t xml:space="preserve">Global Physical Activity Questionnaire (GPAQ) </w:t>
            </w:r>
          </w:p>
        </w:tc>
      </w:tr>
      <w:tr w:rsidR="009C537A" w:rsidRPr="009C537A" w14:paraId="7A1FD85A" w14:textId="77777777" w:rsidTr="003C76E3">
        <w:trPr>
          <w:trHeight w:val="183"/>
        </w:trPr>
        <w:tc>
          <w:tcPr>
            <w:tcW w:w="735" w:type="dxa"/>
          </w:tcPr>
          <w:p w14:paraId="1B08D43E" w14:textId="77777777" w:rsidR="00897CC0" w:rsidRPr="009C537A" w:rsidRDefault="00C25AE4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XYXRzb248L0F1dGhvcj48WWVh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XYXRzb248L0F1dGhvcj48WWVh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Watson, et al. (8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14:paraId="3CC31256" w14:textId="77777777" w:rsidR="00D66884" w:rsidRPr="009C537A" w:rsidRDefault="00D66884" w:rsidP="00D6688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Just because you're pregnant, doesn't mean you're sick!" A qualitative study of beliefs regarding </w:t>
            </w: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physical activity in </w:t>
            </w:r>
          </w:p>
          <w:p w14:paraId="22A32F7B" w14:textId="77777777" w:rsidR="00897CC0" w:rsidRPr="009C537A" w:rsidRDefault="00D66884" w:rsidP="00D6688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black South African women</w:t>
            </w:r>
          </w:p>
        </w:tc>
        <w:tc>
          <w:tcPr>
            <w:tcW w:w="822" w:type="dxa"/>
          </w:tcPr>
          <w:p w14:paraId="69614B09" w14:textId="77777777" w:rsidR="00897CC0" w:rsidRPr="009C537A" w:rsidRDefault="0044200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BMC Pregnancy Childbirth</w:t>
            </w:r>
          </w:p>
        </w:tc>
        <w:tc>
          <w:tcPr>
            <w:tcW w:w="737" w:type="dxa"/>
          </w:tcPr>
          <w:p w14:paraId="548891CD" w14:textId="77777777" w:rsidR="00897CC0" w:rsidRPr="009C537A" w:rsidRDefault="00442009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oweto/South Africa </w:t>
            </w:r>
          </w:p>
        </w:tc>
        <w:tc>
          <w:tcPr>
            <w:tcW w:w="851" w:type="dxa"/>
          </w:tcPr>
          <w:p w14:paraId="164E5724" w14:textId="77777777" w:rsidR="00897CC0" w:rsidRPr="009C537A" w:rsidRDefault="00E2009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Qualitative </w:t>
            </w:r>
          </w:p>
        </w:tc>
        <w:tc>
          <w:tcPr>
            <w:tcW w:w="992" w:type="dxa"/>
          </w:tcPr>
          <w:p w14:paraId="5671C89C" w14:textId="77777777" w:rsidR="00897CC0" w:rsidRPr="009C537A" w:rsidRDefault="00E2009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13 participants </w:t>
            </w:r>
          </w:p>
        </w:tc>
        <w:tc>
          <w:tcPr>
            <w:tcW w:w="1559" w:type="dxa"/>
          </w:tcPr>
          <w:p w14:paraId="6629DBEA" w14:textId="77777777" w:rsidR="00E20090" w:rsidRPr="009C537A" w:rsidRDefault="00E20090" w:rsidP="00E2009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regnant (29–33 weeks gestation) participants were recruited from the MRC/Wits Developmental </w:t>
            </w:r>
          </w:p>
          <w:p w14:paraId="6EE698A4" w14:textId="77777777" w:rsidR="00E20090" w:rsidRPr="009C537A" w:rsidRDefault="00E20090" w:rsidP="00E2009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athways for Health Research Unit (DPHRU), based at </w:t>
            </w: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Chris Hani Baragwaneth Hospital (CHBH),</w:t>
            </w:r>
          </w:p>
          <w:p w14:paraId="1F7AB65A" w14:textId="77777777" w:rsidR="00E20090" w:rsidRPr="009C537A" w:rsidRDefault="00E20090" w:rsidP="00E2009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weto, South Africa.</w:t>
            </w:r>
          </w:p>
          <w:p w14:paraId="41B26E64" w14:textId="77777777" w:rsidR="00897CC0" w:rsidRPr="009C537A" w:rsidRDefault="00E20090" w:rsidP="00E2009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Women were purposively recruited from a public antenatal hospital </w:t>
            </w:r>
          </w:p>
        </w:tc>
        <w:tc>
          <w:tcPr>
            <w:tcW w:w="993" w:type="dxa"/>
          </w:tcPr>
          <w:p w14:paraId="7541C80B" w14:textId="77777777" w:rsidR="00897CC0" w:rsidRPr="009C537A" w:rsidRDefault="00E20090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19 to 41 years </w:t>
            </w:r>
          </w:p>
        </w:tc>
        <w:tc>
          <w:tcPr>
            <w:tcW w:w="850" w:type="dxa"/>
          </w:tcPr>
          <w:p w14:paraId="77A44667" w14:textId="77777777" w:rsidR="00897CC0" w:rsidRPr="009C537A" w:rsidRDefault="00E20090" w:rsidP="00E2009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ow and middle social economic class</w:t>
            </w:r>
          </w:p>
        </w:tc>
        <w:tc>
          <w:tcPr>
            <w:tcW w:w="992" w:type="dxa"/>
          </w:tcPr>
          <w:p w14:paraId="742DD9B9" w14:textId="77777777" w:rsidR="00E20090" w:rsidRPr="009C537A" w:rsidRDefault="00E20090" w:rsidP="00E20090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Beliefs regarding physical activity during</w:t>
            </w:r>
          </w:p>
          <w:p w14:paraId="1E06753C" w14:textId="77777777" w:rsidR="00897CC0" w:rsidRPr="009C537A" w:rsidRDefault="00E20090" w:rsidP="00E20090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egnancy</w:t>
            </w:r>
          </w:p>
        </w:tc>
        <w:tc>
          <w:tcPr>
            <w:tcW w:w="3969" w:type="dxa"/>
          </w:tcPr>
          <w:p w14:paraId="78CC4F57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Health benefits (cleanses skin through sweating &amp; relaxes the body) but don't translate in behavior, </w:t>
            </w:r>
          </w:p>
          <w:p w14:paraId="510CC6EC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Definition of PA; mainly activity of daily living including occupational and household tasks</w:t>
            </w:r>
          </w:p>
          <w:p w14:paraId="7238318F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Perceived PA benefits; prepare body for labour, reduce labor time and prepare the baby as well </w:t>
            </w:r>
          </w:p>
          <w:p w14:paraId="70D23561" w14:textId="77777777" w:rsidR="00E20090" w:rsidRPr="009C537A" w:rsidRDefault="00E20090" w:rsidP="00E20090">
            <w:pPr>
              <w:pStyle w:val="ListParagraph"/>
              <w:ind w:left="36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 xml:space="preserve">barriers </w:t>
            </w:r>
          </w:p>
          <w:p w14:paraId="4B56C2F3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lastRenderedPageBreak/>
              <w:t>pregnancy related discomforts; psychological factors - fear of miscarriage &amp; physical factors such as fatigue and increased stomach size, tiredness, morning sickness and interrupted sleep</w:t>
            </w:r>
          </w:p>
          <w:p w14:paraId="5A81AFBB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Lack of time; need to </w:t>
            </w:r>
            <w:r w:rsidR="00F078AD"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prioritise</w:t>
            </w: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 family needs</w:t>
            </w:r>
          </w:p>
          <w:p w14:paraId="3C3F6F67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Lack of money; gym is expensive</w:t>
            </w:r>
          </w:p>
          <w:p w14:paraId="68A18D6B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Physical activity related education; lack of information provided by healthcare professionals about physical activity during pregnancy.</w:t>
            </w:r>
          </w:p>
          <w:p w14:paraId="18BB3B42" w14:textId="77777777" w:rsidR="00E20090" w:rsidRPr="009C537A" w:rsidRDefault="00E20090" w:rsidP="00E20090">
            <w:pPr>
              <w:pStyle w:val="ListParagraph"/>
              <w:ind w:left="360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Facilitators</w:t>
            </w:r>
          </w:p>
          <w:p w14:paraId="61DD1057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Influential role players - family friends &amp; healthcare workers - give vague, conflicting often discouraging advise about PA in pregnancy - received information vague and unspecific</w:t>
            </w:r>
          </w:p>
          <w:p w14:paraId="78C8D0BD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Cultural Beliefs - give vague, conflicting often discouraging advise about PA in pregnancy (pregnant women have got to rest and sleep a lot, being somehow active hurts the baby</w:t>
            </w:r>
          </w:p>
          <w:p w14:paraId="4AFCDB85" w14:textId="77777777" w:rsidR="00E20090" w:rsidRPr="009C537A" w:rsidRDefault="00DF154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S</w:t>
            </w:r>
            <w:r w:rsidR="00E20090"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ome occupational, household ad recreational tasks are </w:t>
            </w: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perceived</w:t>
            </w:r>
            <w:r w:rsidR="00E20090"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 to be vigorous and thus unsafe - no scientific explanation for unsafeness but rather based advise of social network</w:t>
            </w:r>
          </w:p>
          <w:p w14:paraId="617E56B4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Social network; negative </w:t>
            </w:r>
            <w:r w:rsidR="00DF1540"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advice</w:t>
            </w: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 that physical activity is unsafe for pregnant women</w:t>
            </w:r>
          </w:p>
          <w:p w14:paraId="46D12BFB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Low self </w:t>
            </w:r>
            <w:r w:rsidR="00DF1540"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efficacy;</w:t>
            </w: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 physical activity difficulties due to pregnancy associated physical changes - baby is heavy thus makes them tired</w:t>
            </w:r>
          </w:p>
          <w:p w14:paraId="619107EF" w14:textId="77777777" w:rsidR="00E20090" w:rsidRPr="009C537A" w:rsidRDefault="00DF1540" w:rsidP="00DF1540">
            <w:pPr>
              <w:pStyle w:val="ListParagraph"/>
              <w:ind w:left="360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>Laziness</w:t>
            </w:r>
            <w:r w:rsidR="00E20090" w:rsidRPr="009C537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lang w:val="en-CA" w:eastAsia="en-CA"/>
              </w:rPr>
              <w:t xml:space="preserve"> </w:t>
            </w:r>
          </w:p>
          <w:p w14:paraId="13EA4E2B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Social support; information got from community groups would be trusted and prompts them to translate it in to activities, vital for experience sharing &amp; Opportunity to participate in group exercise activities</w:t>
            </w:r>
          </w:p>
          <w:p w14:paraId="1EC58224" w14:textId="77777777" w:rsidR="00E20090" w:rsidRPr="009C537A" w:rsidRDefault="00E20090" w:rsidP="00E20090">
            <w:pPr>
              <w:pStyle w:val="ListParagraph"/>
              <w:numPr>
                <w:ilvl w:val="0"/>
                <w:numId w:val="33"/>
              </w:numPr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subjective norm; health workers not giving info, so women turn to social networks who in most cases encourage reduction in PA during pregnancy</w:t>
            </w:r>
          </w:p>
          <w:p w14:paraId="1A1E739A" w14:textId="77777777" w:rsidR="00897CC0" w:rsidRPr="009C537A" w:rsidRDefault="00E20090" w:rsidP="00E20090">
            <w:pPr>
              <w:pStyle w:val="ListParagraph"/>
              <w:numPr>
                <w:ilvl w:val="0"/>
                <w:numId w:val="33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Wrong perception about </w:t>
            </w:r>
            <w:r w:rsidR="00DF1540"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walking;</w:t>
            </w: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 walking is for dogs not humans though majority of study participants mentioned walking as their favorite PA</w:t>
            </w:r>
          </w:p>
          <w:p w14:paraId="1D458A3A" w14:textId="77777777" w:rsidR="00F078AD" w:rsidRPr="009C537A" w:rsidRDefault="00F078AD" w:rsidP="00F078AD">
            <w:pPr>
              <w:pStyle w:val="ListParagraph"/>
              <w:numPr>
                <w:ilvl w:val="0"/>
                <w:numId w:val="33"/>
              </w:numPr>
              <w:jc w:val="both"/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</w:pPr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Routine domestic chores; like cleaning, gardening </w:t>
            </w:r>
            <w:proofErr w:type="gramStart"/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>are</w:t>
            </w:r>
            <w:proofErr w:type="gramEnd"/>
            <w:r w:rsidRPr="009C537A">
              <w:rPr>
                <w:rFonts w:ascii="Times New Roman" w:eastAsia="Times New Roman" w:hAnsi="Times New Roman" w:cs="Times New Roman"/>
                <w:sz w:val="16"/>
                <w:szCs w:val="16"/>
                <w:lang w:val="en-CA" w:eastAsia="en-CA"/>
              </w:rPr>
              <w:t xml:space="preserve"> not regarded as PA</w:t>
            </w:r>
          </w:p>
        </w:tc>
        <w:tc>
          <w:tcPr>
            <w:tcW w:w="1276" w:type="dxa"/>
          </w:tcPr>
          <w:p w14:paraId="0FD49E27" w14:textId="77777777" w:rsidR="0001200E" w:rsidRPr="009C537A" w:rsidRDefault="0001200E" w:rsidP="000120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Semi-structured interviews using guide developed following theory of planned</w:t>
            </w:r>
          </w:p>
          <w:p w14:paraId="6AC3F1CB" w14:textId="77777777" w:rsidR="00897CC0" w:rsidRPr="009C537A" w:rsidRDefault="0001200E" w:rsidP="0001200E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t>theoretical model</w:t>
            </w:r>
          </w:p>
        </w:tc>
      </w:tr>
      <w:tr w:rsidR="009C537A" w:rsidRPr="009C537A" w14:paraId="04269D59" w14:textId="77777777" w:rsidTr="003C76E3">
        <w:trPr>
          <w:trHeight w:val="183"/>
        </w:trPr>
        <w:tc>
          <w:tcPr>
            <w:tcW w:w="735" w:type="dxa"/>
          </w:tcPr>
          <w:p w14:paraId="32BBEC35" w14:textId="77777777" w:rsidR="007303C1" w:rsidRPr="009C537A" w:rsidRDefault="00A61C0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C25AE4"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AuthorYear="1"&gt;&lt;Author&gt;Kiawi&lt;/Author&gt;&lt;Year&gt;2006&lt;/Year&gt;&lt;RecNum&gt;11&lt;/RecNum&gt;&lt;DisplayText&gt;Kiawi, et al. (9)&lt;/DisplayText&gt;&lt;record&gt;&lt;rec-number&gt;11&lt;/rec-number&gt;&lt;foreign-keys&gt;&lt;key app="EN" db-id="easp9vdfj0pff7e0z5txa9wt222fwps9v205" timestamp="1544085316"&gt;11&lt;/key&gt;&lt;/foreign-keys&gt;&lt;ref-type name="Journal Article"&gt;17&lt;/ref-type&gt;&lt;contributors&gt;&lt;authors&gt;&lt;author&gt;Kiawi, E.&lt;/author&gt;&lt;author&gt;Edwards, R.&lt;/author&gt;&lt;author&gt;Shu, J.&lt;/author&gt;&lt;author&gt;Unwin, N.&lt;/author&gt;&lt;author&gt;Kamadjeu, R.&lt;/author&gt;&lt;author&gt;Mbanya, J. C.&lt;/author&gt;&lt;/authors&gt;&lt;/contributors&gt;&lt;titles&gt;&lt;title&gt;Knowledge, attitudes, and behavior relating to diabetes and its main risk factors among urban residents in Cameroon: A qualitative survey&lt;/title&gt;&lt;secondary-title&gt;Ethnicity &amp;amp; Disease&lt;/secondary-title&gt;&lt;/titles&gt;&lt;periodical&gt;&lt;full-title&gt;Ethnicity &amp;amp; Disease&lt;/full-title&gt;&lt;/periodical&gt;&lt;pages&gt;503-509&lt;/pages&gt;&lt;volume&gt;16&lt;/volume&gt;&lt;number&gt;2&lt;/number&gt;&lt;dates&gt;&lt;year&gt;2006&lt;/year&gt;&lt;pub-dates&gt;&lt;date&gt;Spr&lt;/date&gt;&lt;/pub-dates&gt;&lt;/dates&gt;&lt;isbn&gt;1049-510X&lt;/isbn&gt;&lt;accession-num&gt;WOS:000237345700025&lt;/accession-num&gt;&lt;urls&gt;&lt;related-urls&gt;&lt;url&gt;&amp;lt;Go to ISI&amp;gt;://WOS:000237345700025&lt;/url&gt;&lt;/related-urls&gt;&lt;/urls&gt;&lt;/record&gt;&lt;/Cite&gt;&lt;/EndNote&gt;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C25AE4"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Kiawi, et al. (9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14:paraId="6E617C4D" w14:textId="77777777" w:rsidR="006D6134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Knowledge, attitudes, and behavior relating to diabetes and its main risk </w:t>
            </w:r>
          </w:p>
          <w:p w14:paraId="2CEA8804" w14:textId="77777777" w:rsidR="007303C1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 factors among urban residents in Cameroon: A qualitative survey</w:t>
            </w:r>
          </w:p>
        </w:tc>
        <w:tc>
          <w:tcPr>
            <w:tcW w:w="822" w:type="dxa"/>
          </w:tcPr>
          <w:p w14:paraId="3C70C69D" w14:textId="77777777" w:rsidR="007303C1" w:rsidRPr="009C537A" w:rsidRDefault="006D6134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Ethnicity &amp; Disease,</w:t>
            </w:r>
          </w:p>
        </w:tc>
        <w:tc>
          <w:tcPr>
            <w:tcW w:w="737" w:type="dxa"/>
          </w:tcPr>
          <w:p w14:paraId="4D80419D" w14:textId="77777777" w:rsidR="006D6134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Cameroon; Yaoundé ´,    </w:t>
            </w:r>
          </w:p>
          <w:p w14:paraId="4C61EFF0" w14:textId="77777777" w:rsidR="007303C1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Bamenda, </w:t>
            </w: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Douala, Garoua</w:t>
            </w:r>
          </w:p>
        </w:tc>
        <w:tc>
          <w:tcPr>
            <w:tcW w:w="851" w:type="dxa"/>
          </w:tcPr>
          <w:p w14:paraId="643EA419" w14:textId="77777777" w:rsidR="006D6134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Exploratory and descriptive </w:t>
            </w:r>
          </w:p>
          <w:p w14:paraId="522A5216" w14:textId="77777777" w:rsidR="007303C1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Qualitative </w:t>
            </w:r>
          </w:p>
        </w:tc>
        <w:tc>
          <w:tcPr>
            <w:tcW w:w="992" w:type="dxa"/>
          </w:tcPr>
          <w:p w14:paraId="3C9BEB43" w14:textId="77777777" w:rsidR="006D6134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62 individuals,</w:t>
            </w:r>
          </w:p>
          <w:p w14:paraId="449D37F1" w14:textId="77777777" w:rsidR="007303C1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27 women, 35 men </w:t>
            </w:r>
          </w:p>
        </w:tc>
        <w:tc>
          <w:tcPr>
            <w:tcW w:w="1559" w:type="dxa"/>
          </w:tcPr>
          <w:p w14:paraId="5E77E0C8" w14:textId="77777777" w:rsidR="006D6134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articipants were purposely recruited from communities covered by the sampled health districts</w:t>
            </w:r>
          </w:p>
          <w:p w14:paraId="37F73664" w14:textId="77777777" w:rsidR="006D6134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and selected through a cascade procedure. To avoid an over- or under-sampling of some </w:t>
            </w:r>
          </w:p>
          <w:p w14:paraId="21EE7D16" w14:textId="77777777" w:rsidR="006D6134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ubpopulations and to capture a broad cross-section of people from each community, </w:t>
            </w:r>
          </w:p>
          <w:p w14:paraId="554177E7" w14:textId="77777777" w:rsidR="006D6134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participants were selected to achieve a mix of sexes, age groups, educational levels, and </w:t>
            </w:r>
          </w:p>
          <w:p w14:paraId="4BA1BAA0" w14:textId="77777777" w:rsidR="007303C1" w:rsidRPr="009C537A" w:rsidRDefault="006D6134" w:rsidP="006D6134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cioeconomic positions.</w:t>
            </w:r>
          </w:p>
        </w:tc>
        <w:tc>
          <w:tcPr>
            <w:tcW w:w="993" w:type="dxa"/>
          </w:tcPr>
          <w:p w14:paraId="16816092" w14:textId="77777777" w:rsidR="007303C1" w:rsidRPr="009C537A" w:rsidRDefault="00B441C8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15 to 50 years </w:t>
            </w:r>
          </w:p>
        </w:tc>
        <w:tc>
          <w:tcPr>
            <w:tcW w:w="850" w:type="dxa"/>
          </w:tcPr>
          <w:p w14:paraId="7C628FB6" w14:textId="77777777" w:rsidR="007303C1" w:rsidRPr="009C537A" w:rsidRDefault="00B441C8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ixed</w:t>
            </w:r>
          </w:p>
        </w:tc>
        <w:tc>
          <w:tcPr>
            <w:tcW w:w="992" w:type="dxa"/>
          </w:tcPr>
          <w:p w14:paraId="6C302EAD" w14:textId="77777777" w:rsidR="00E46412" w:rsidRPr="009C537A" w:rsidRDefault="00E46412" w:rsidP="00E46412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Knowledge, attitudes and behaviors relating</w:t>
            </w:r>
          </w:p>
          <w:p w14:paraId="0F7BA2E7" w14:textId="77777777" w:rsidR="007303C1" w:rsidRPr="009C537A" w:rsidRDefault="00E46412" w:rsidP="00E46412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to risk factors of </w:t>
            </w: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diabetes (PA) </w:t>
            </w:r>
          </w:p>
        </w:tc>
        <w:tc>
          <w:tcPr>
            <w:tcW w:w="3969" w:type="dxa"/>
          </w:tcPr>
          <w:p w14:paraId="15253BBB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>Obesity seen as a positive sign of good living &amp; health while small bodied associated with poverty and ill health (HIV)- thus likely a disincentive for PA</w:t>
            </w:r>
          </w:p>
          <w:p w14:paraId="5071372B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otivation to lose weight - to look beautiful and smart in clothes rather than for healthy issues</w:t>
            </w:r>
          </w:p>
          <w:p w14:paraId="225E5C57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Physical activity good for health - cleanses the body of bad fluids through sweating </w:t>
            </w:r>
          </w:p>
          <w:p w14:paraId="190948C7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Awareness (perceived severity - knowledge linking PA to NCD is low)</w:t>
            </w:r>
          </w:p>
          <w:p w14:paraId="1439C599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Knowledge not translated in to behavior - majority of participants were physically inactive due to some barriers</w:t>
            </w:r>
          </w:p>
          <w:p w14:paraId="075E471E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ack of time</w:t>
            </w:r>
          </w:p>
          <w:p w14:paraId="46DAF6C8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oor infrastructure - pavements for pedestrians, play grounds, parks, roads that are safe for cyclists</w:t>
            </w:r>
          </w:p>
          <w:p w14:paraId="593A28ED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Financial difficulties</w:t>
            </w:r>
          </w:p>
          <w:p w14:paraId="2740F6DF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Negative cultural beliefs associated with less strenuous PA like walking; sign of poverty, demeaning (disapproval by friends) and leisure time walking is associated with idleness</w:t>
            </w:r>
          </w:p>
          <w:p w14:paraId="024B9CA3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Observation of others doing PA during their leisure time especially on weekends - many people are taking on the behavior</w:t>
            </w:r>
          </w:p>
          <w:p w14:paraId="29C4C19A" w14:textId="77777777" w:rsidR="00E46412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heap Transportation - motorbikes and taxis</w:t>
            </w:r>
          </w:p>
          <w:p w14:paraId="7C44071D" w14:textId="77777777" w:rsidR="007303C1" w:rsidRPr="009C537A" w:rsidRDefault="00E46412" w:rsidP="00E46412">
            <w:pPr>
              <w:pStyle w:val="ListParagraph"/>
              <w:numPr>
                <w:ilvl w:val="0"/>
                <w:numId w:val="35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Routine domestic chores; like cleaning, gardening are not regarded as PA</w:t>
            </w:r>
          </w:p>
        </w:tc>
        <w:tc>
          <w:tcPr>
            <w:tcW w:w="1276" w:type="dxa"/>
          </w:tcPr>
          <w:p w14:paraId="58D1D008" w14:textId="77777777" w:rsidR="007303C1" w:rsidRPr="009C537A" w:rsidRDefault="00B441C8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lastRenderedPageBreak/>
              <w:t xml:space="preserve">Face to face in-depth interviews with semi - structured interview guide </w:t>
            </w:r>
          </w:p>
        </w:tc>
      </w:tr>
      <w:tr w:rsidR="009C537A" w:rsidRPr="009C537A" w14:paraId="33B44C6B" w14:textId="77777777" w:rsidTr="003C76E3">
        <w:trPr>
          <w:trHeight w:val="183"/>
        </w:trPr>
        <w:tc>
          <w:tcPr>
            <w:tcW w:w="735" w:type="dxa"/>
          </w:tcPr>
          <w:p w14:paraId="586F1C06" w14:textId="77777777" w:rsidR="00BD23E6" w:rsidRPr="009C537A" w:rsidRDefault="00C25AE4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XYWx0ZXI8L0F1dGhvcj48WWVh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gQXV0aG9yWWVhcj0iMSI+PEF1dGhvcj5XYWx0ZXI8L0F1dGhvcj48WWVh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</w:fldData>
              </w:fldCha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9C537A">
              <w:rPr>
                <w:rFonts w:ascii="Times New Roman" w:hAnsi="Times New Roman" w:cs="Times New Roman"/>
                <w:noProof/>
                <w:sz w:val="16"/>
                <w:szCs w:val="16"/>
              </w:rPr>
              <w:t>Walter and du Rosa (10)</w:t>
            </w:r>
            <w:r w:rsidRPr="009C537A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103" w:type="dxa"/>
          </w:tcPr>
          <w:p w14:paraId="3992F0F7" w14:textId="77777777" w:rsidR="00F078AD" w:rsidRPr="009C537A" w:rsidRDefault="00F078AD" w:rsidP="00F078AD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ocio-cultural barriers to physical activity among black </w:t>
            </w:r>
            <w:proofErr w:type="spellStart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isixhosa</w:t>
            </w:r>
            <w:proofErr w:type="spellEnd"/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 speaking professional women in the nelson Mandela</w:t>
            </w:r>
          </w:p>
          <w:p w14:paraId="553304F4" w14:textId="77777777" w:rsidR="00BD23E6" w:rsidRPr="009C537A" w:rsidRDefault="00F078AD" w:rsidP="00F078A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etropolitan municipality</w:t>
            </w:r>
          </w:p>
        </w:tc>
        <w:tc>
          <w:tcPr>
            <w:tcW w:w="822" w:type="dxa"/>
          </w:tcPr>
          <w:p w14:paraId="2151DA96" w14:textId="77777777" w:rsidR="00F078AD" w:rsidRPr="009C537A" w:rsidRDefault="00F078AD" w:rsidP="00F078AD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outh African Journal for Research </w:t>
            </w:r>
          </w:p>
          <w:p w14:paraId="5C3B6D14" w14:textId="77777777" w:rsidR="00BD23E6" w:rsidRPr="009C537A" w:rsidRDefault="00F078AD" w:rsidP="00F078AD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in Sport, Physical Education and Recreation</w:t>
            </w:r>
          </w:p>
        </w:tc>
        <w:tc>
          <w:tcPr>
            <w:tcW w:w="737" w:type="dxa"/>
          </w:tcPr>
          <w:p w14:paraId="6ED48822" w14:textId="77777777" w:rsidR="00F078AD" w:rsidRPr="009C537A" w:rsidRDefault="00F078AD" w:rsidP="00F078AD">
            <w:pPr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South Africa, Nelson Mandela</w:t>
            </w:r>
          </w:p>
          <w:p w14:paraId="6A776175" w14:textId="77777777" w:rsidR="00BD23E6" w:rsidRPr="009C537A" w:rsidRDefault="00F078AD" w:rsidP="00F078AD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metropolitan municipality</w:t>
            </w:r>
          </w:p>
        </w:tc>
        <w:tc>
          <w:tcPr>
            <w:tcW w:w="851" w:type="dxa"/>
          </w:tcPr>
          <w:p w14:paraId="00E2AEEF" w14:textId="77777777" w:rsidR="00BD23E6" w:rsidRPr="009C537A" w:rsidRDefault="00F078AD" w:rsidP="007303C1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Qualitative study</w:t>
            </w:r>
          </w:p>
        </w:tc>
        <w:tc>
          <w:tcPr>
            <w:tcW w:w="992" w:type="dxa"/>
          </w:tcPr>
          <w:p w14:paraId="135DA9BE" w14:textId="77777777" w:rsidR="00BD23E6" w:rsidRPr="009C537A" w:rsidRDefault="00F078AD" w:rsidP="00D440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47 women</w:t>
            </w:r>
          </w:p>
        </w:tc>
        <w:tc>
          <w:tcPr>
            <w:tcW w:w="1559" w:type="dxa"/>
          </w:tcPr>
          <w:p w14:paraId="0B45AA3B" w14:textId="77777777" w:rsidR="00BD23E6" w:rsidRPr="009C537A" w:rsidRDefault="00BD23E6" w:rsidP="00D4408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3" w:type="dxa"/>
          </w:tcPr>
          <w:p w14:paraId="0AA04E00" w14:textId="77777777" w:rsidR="00BD23E6" w:rsidRPr="009C537A" w:rsidRDefault="00F078AD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18 to 45 years</w:t>
            </w:r>
          </w:p>
        </w:tc>
        <w:tc>
          <w:tcPr>
            <w:tcW w:w="850" w:type="dxa"/>
          </w:tcPr>
          <w:p w14:paraId="42DD0671" w14:textId="77777777" w:rsidR="00BD23E6" w:rsidRPr="009C537A" w:rsidRDefault="00F078AD" w:rsidP="00D440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Professional women</w:t>
            </w:r>
          </w:p>
        </w:tc>
        <w:tc>
          <w:tcPr>
            <w:tcW w:w="992" w:type="dxa"/>
          </w:tcPr>
          <w:p w14:paraId="344CF43B" w14:textId="77777777" w:rsidR="00BD23E6" w:rsidRPr="009C537A" w:rsidRDefault="00F078AD" w:rsidP="00D4408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socio-cultural barriers to physical activity </w:t>
            </w:r>
          </w:p>
        </w:tc>
        <w:tc>
          <w:tcPr>
            <w:tcW w:w="3969" w:type="dxa"/>
          </w:tcPr>
          <w:p w14:paraId="07424F0F" w14:textId="77777777" w:rsidR="00F078AD" w:rsidRPr="009C537A" w:rsidRDefault="00F078AD" w:rsidP="00E46412">
            <w:pPr>
              <w:pStyle w:val="ListParagraph"/>
              <w:numPr>
                <w:ilvl w:val="0"/>
                <w:numId w:val="34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Lack of social support; family discouragement from exercise (grew up without exercising), older family members say African women are supposed to be fat</w:t>
            </w:r>
          </w:p>
          <w:p w14:paraId="15DF9AD7" w14:textId="77777777" w:rsidR="00F078AD" w:rsidRPr="009C537A" w:rsidRDefault="00F078AD" w:rsidP="00E46412">
            <w:pPr>
              <w:pStyle w:val="ListParagraph"/>
              <w:numPr>
                <w:ilvl w:val="0"/>
                <w:numId w:val="34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Weight gain prestige &amp; association of weight loss with HIV</w:t>
            </w:r>
          </w:p>
          <w:p w14:paraId="3E43D9E9" w14:textId="77777777" w:rsidR="00F078AD" w:rsidRPr="009C537A" w:rsidRDefault="00F078AD" w:rsidP="00E46412">
            <w:pPr>
              <w:pStyle w:val="ListParagraph"/>
              <w:numPr>
                <w:ilvl w:val="0"/>
                <w:numId w:val="34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xercise not part of black culture, grew up not exercising, culturally women stay at home</w:t>
            </w:r>
          </w:p>
          <w:p w14:paraId="4C0B9523" w14:textId="77777777" w:rsidR="00F078AD" w:rsidRPr="009C537A" w:rsidRDefault="00F078AD" w:rsidP="00E46412">
            <w:pPr>
              <w:pStyle w:val="ListParagraph"/>
              <w:numPr>
                <w:ilvl w:val="0"/>
                <w:numId w:val="34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Gender stereotyping; traditionally role of women grows up doing domestic work and usually not allowed to go out play</w:t>
            </w:r>
          </w:p>
          <w:p w14:paraId="73654338" w14:textId="77777777" w:rsidR="00F078AD" w:rsidRPr="009C537A" w:rsidRDefault="00F078AD" w:rsidP="00E46412">
            <w:pPr>
              <w:pStyle w:val="ListParagraph"/>
              <w:numPr>
                <w:ilvl w:val="0"/>
                <w:numId w:val="34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Dress code, not acceptable for black women to wear revealing sport attire such as tights or running shorts. </w:t>
            </w:r>
          </w:p>
          <w:p w14:paraId="0ED09D94" w14:textId="77777777" w:rsidR="00F078AD" w:rsidRPr="009C537A" w:rsidRDefault="00F078AD" w:rsidP="00E46412">
            <w:pPr>
              <w:pStyle w:val="ListParagraph"/>
              <w:numPr>
                <w:ilvl w:val="0"/>
                <w:numId w:val="34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Exercising perceived to be a way of pretending to be young</w:t>
            </w:r>
          </w:p>
          <w:p w14:paraId="7439EF55" w14:textId="77777777" w:rsidR="00F078AD" w:rsidRPr="009C537A" w:rsidRDefault="00F078AD" w:rsidP="00E46412">
            <w:pPr>
              <w:pStyle w:val="ListParagraph"/>
              <w:numPr>
                <w:ilvl w:val="0"/>
                <w:numId w:val="34"/>
              </w:numPr>
              <w:jc w:val="both"/>
              <w:rPr>
                <w:rFonts w:ascii="Times New Roman" w:hAnsi="Times New Roman" w:cs="Times New Roman"/>
                <w:sz w:val="16"/>
                <w:szCs w:val="16"/>
                <w:lang w:val="en-CA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Treatment mechanism; only exercise when one wants to lose weight </w:t>
            </w:r>
          </w:p>
          <w:p w14:paraId="6D9F9566" w14:textId="77777777" w:rsidR="00BD23E6" w:rsidRPr="009C537A" w:rsidRDefault="00F078AD" w:rsidP="00E46412">
            <w:pPr>
              <w:pStyle w:val="ListParagraph"/>
              <w:numPr>
                <w:ilvl w:val="0"/>
                <w:numId w:val="34"/>
              </w:num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>Community disapproval of exercise; negative talk about those seen exercising</w:t>
            </w:r>
          </w:p>
        </w:tc>
        <w:tc>
          <w:tcPr>
            <w:tcW w:w="1276" w:type="dxa"/>
          </w:tcPr>
          <w:p w14:paraId="1E335E45" w14:textId="77777777" w:rsidR="00BD23E6" w:rsidRPr="009C537A" w:rsidRDefault="00E46412" w:rsidP="007303C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C537A">
              <w:rPr>
                <w:rFonts w:ascii="Times New Roman" w:hAnsi="Times New Roman" w:cs="Times New Roman"/>
                <w:sz w:val="16"/>
                <w:szCs w:val="16"/>
                <w:lang w:val="en-CA"/>
              </w:rPr>
              <w:t xml:space="preserve">In-depth qualitative interviews with semi-structured interview guide </w:t>
            </w:r>
          </w:p>
        </w:tc>
      </w:tr>
    </w:tbl>
    <w:p w14:paraId="26E46610" w14:textId="77777777" w:rsidR="00463067" w:rsidRDefault="00463067"/>
    <w:p w14:paraId="232C2857" w14:textId="77777777" w:rsidR="00C25AE4" w:rsidRDefault="00C25AE4"/>
    <w:p w14:paraId="701451BE" w14:textId="77777777" w:rsidR="00C25AE4" w:rsidRDefault="00C25AE4"/>
    <w:p w14:paraId="5690D272" w14:textId="77777777" w:rsidR="008E64CE" w:rsidRDefault="008E64CE">
      <w:pPr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0CE632F6" w14:textId="77777777" w:rsidR="00C25AE4" w:rsidRPr="008E64CE" w:rsidRDefault="00C25AE4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8E64CE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 xml:space="preserve">References </w:t>
      </w:r>
    </w:p>
    <w:p w14:paraId="763DCF25" w14:textId="77777777" w:rsidR="00C25AE4" w:rsidRPr="008E64CE" w:rsidRDefault="00463067" w:rsidP="008E64CE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fldChar w:fldCharType="begin"/>
      </w:r>
      <w:r w:rsidRPr="008E64CE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8E64CE">
        <w:rPr>
          <w:rFonts w:ascii="Times New Roman" w:hAnsi="Times New Roman" w:cs="Times New Roman"/>
          <w:sz w:val="20"/>
          <w:szCs w:val="20"/>
        </w:rPr>
        <w:fldChar w:fldCharType="separate"/>
      </w:r>
      <w:r w:rsidR="00C25AE4" w:rsidRPr="008E64CE">
        <w:rPr>
          <w:rFonts w:ascii="Times New Roman" w:hAnsi="Times New Roman" w:cs="Times New Roman"/>
          <w:sz w:val="20"/>
          <w:szCs w:val="20"/>
        </w:rPr>
        <w:t>1.</w:t>
      </w:r>
      <w:r w:rsidR="00C25AE4" w:rsidRPr="008E64CE">
        <w:rPr>
          <w:rFonts w:ascii="Times New Roman" w:hAnsi="Times New Roman" w:cs="Times New Roman"/>
          <w:sz w:val="20"/>
          <w:szCs w:val="20"/>
        </w:rPr>
        <w:tab/>
        <w:t xml:space="preserve">Afolabi WAO, Addo AA, Sonibare MA. Activity pattern, energy intake and obesity among Nigerian urban market women. International Journal of Food Sciences and Nutrition 2004;55(2):85-90. </w:t>
      </w:r>
    </w:p>
    <w:p w14:paraId="3C40BF18" w14:textId="77777777" w:rsidR="00C25AE4" w:rsidRPr="008E64CE" w:rsidRDefault="00C25AE4" w:rsidP="008E64CE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t>2.</w:t>
      </w:r>
      <w:r w:rsidRPr="008E64CE">
        <w:rPr>
          <w:rFonts w:ascii="Times New Roman" w:hAnsi="Times New Roman" w:cs="Times New Roman"/>
          <w:sz w:val="20"/>
          <w:szCs w:val="20"/>
        </w:rPr>
        <w:tab/>
        <w:t xml:space="preserve">Muzigaba M, Kolbe-Alexander TL, Wong F. The perceived role and influencers of physical activity among pregnant women from low socioeconomic status communities in South Africa. Journal of physical activity &amp; health 2014;11(7):1276-83. </w:t>
      </w:r>
    </w:p>
    <w:p w14:paraId="1AEFD0EA" w14:textId="77777777" w:rsidR="00C25AE4" w:rsidRPr="008E64CE" w:rsidRDefault="00C25AE4" w:rsidP="008E64CE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t>3.</w:t>
      </w:r>
      <w:r w:rsidRPr="008E64CE">
        <w:rPr>
          <w:rFonts w:ascii="Times New Roman" w:hAnsi="Times New Roman" w:cs="Times New Roman"/>
          <w:sz w:val="20"/>
          <w:szCs w:val="20"/>
        </w:rPr>
        <w:tab/>
        <w:t xml:space="preserve">Hattingh Z, Le Roux M, Nel M, Walsh C. Assessment of the physical activity, body mass index and energy intake of HIV-uninfected and HIV-infected women in Mangaung, Free State province. S Afr Fam Pract 2014;56(3):196-200. </w:t>
      </w:r>
    </w:p>
    <w:p w14:paraId="7D2E68A3" w14:textId="77777777" w:rsidR="00C25AE4" w:rsidRPr="008E64CE" w:rsidRDefault="00C25AE4" w:rsidP="008E64CE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t>4.</w:t>
      </w:r>
      <w:r w:rsidRPr="008E64CE">
        <w:rPr>
          <w:rFonts w:ascii="Times New Roman" w:hAnsi="Times New Roman" w:cs="Times New Roman"/>
          <w:sz w:val="20"/>
          <w:szCs w:val="20"/>
        </w:rPr>
        <w:tab/>
        <w:t xml:space="preserve">Phillips EA, Comeau DL, Pisa PT, Stein AD, Norris SA. Perceptions of diet, physical activity, and obesity-related health among black daughter-mother pairs in Soweto, South Africa: A qualitative study. BMC Public Health 2016;16(1). </w:t>
      </w:r>
    </w:p>
    <w:p w14:paraId="787127ED" w14:textId="77777777" w:rsidR="00C25AE4" w:rsidRPr="008E64CE" w:rsidRDefault="00C25AE4" w:rsidP="008E64CE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t>5.</w:t>
      </w:r>
      <w:r w:rsidRPr="008E64CE">
        <w:rPr>
          <w:rFonts w:ascii="Times New Roman" w:hAnsi="Times New Roman" w:cs="Times New Roman"/>
          <w:sz w:val="20"/>
          <w:szCs w:val="20"/>
        </w:rPr>
        <w:tab/>
        <w:t>Stern R, Puoane T, Tsolekile L. An exploration into the determinants of noncommunicable diseases among rural-to-urban migrants in periurban South Africa. Prev Chronic Dis 2010;7(6).</w:t>
      </w:r>
    </w:p>
    <w:p w14:paraId="2815B2E6" w14:textId="77777777" w:rsidR="00C25AE4" w:rsidRPr="008E64CE" w:rsidRDefault="00C25AE4" w:rsidP="008E64CE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t>6.</w:t>
      </w:r>
      <w:r w:rsidRPr="008E64CE">
        <w:rPr>
          <w:rFonts w:ascii="Times New Roman" w:hAnsi="Times New Roman" w:cs="Times New Roman"/>
          <w:sz w:val="20"/>
          <w:szCs w:val="20"/>
        </w:rPr>
        <w:tab/>
        <w:t xml:space="preserve">Adeniyi AF, Ogwumike OO, Bamikefa TR. Postpartum exercise among nigerian women: Issues relating to exercise performance and self-efficacy. ISRN Obstetrics and Gynecology 2013;2013. </w:t>
      </w:r>
    </w:p>
    <w:p w14:paraId="637CE883" w14:textId="77777777" w:rsidR="008E64CE" w:rsidRPr="008E64CE" w:rsidRDefault="00C25AE4" w:rsidP="008E64CE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t>7.</w:t>
      </w:r>
      <w:r w:rsidRPr="008E64CE">
        <w:rPr>
          <w:rFonts w:ascii="Times New Roman" w:hAnsi="Times New Roman" w:cs="Times New Roman"/>
          <w:sz w:val="20"/>
          <w:szCs w:val="20"/>
        </w:rPr>
        <w:tab/>
        <w:t xml:space="preserve">Gradidge PJL, Crowther NJ, Chirwa ED, Norris SA, Micklesfield LK. Patterns, levels and correlates of self-reported physical activity in urban black Soweto women. BMC Public Health 2014;14. </w:t>
      </w:r>
    </w:p>
    <w:p w14:paraId="49F0C3F4" w14:textId="77777777" w:rsidR="00C25AE4" w:rsidRPr="008E64CE" w:rsidRDefault="00C25AE4" w:rsidP="008E64CE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t>8.</w:t>
      </w:r>
      <w:r w:rsidRPr="008E64CE">
        <w:rPr>
          <w:rFonts w:ascii="Times New Roman" w:hAnsi="Times New Roman" w:cs="Times New Roman"/>
          <w:sz w:val="20"/>
          <w:szCs w:val="20"/>
        </w:rPr>
        <w:tab/>
        <w:t xml:space="preserve">Watson ED, Norris SA, Draper CE, Jones RA, van Poppel MNM, Micklesfield LK. "Just because you're pregnant, doesn't mean you're sick!" A qualitative study of beliefs regarding physical activity in black South African women. BMC Pregnancy Childbirth 2016;16(1). </w:t>
      </w:r>
    </w:p>
    <w:p w14:paraId="349A43BB" w14:textId="77777777" w:rsidR="00C25AE4" w:rsidRPr="008E64CE" w:rsidRDefault="00C25AE4" w:rsidP="008E64CE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t>9.</w:t>
      </w:r>
      <w:r w:rsidRPr="008E64CE">
        <w:rPr>
          <w:rFonts w:ascii="Times New Roman" w:hAnsi="Times New Roman" w:cs="Times New Roman"/>
          <w:sz w:val="20"/>
          <w:szCs w:val="20"/>
        </w:rPr>
        <w:tab/>
        <w:t>Kiawi E, Edwards R, Shu J, Unwin N, Kamadjeu R, Mbanya JC. Knowledge, attitudes, and behavior relating to diabetes and its main risk factors among urban residents in Cameroon: A qualitative survey. Ethnicity &amp; Disease 2006;16(2):503-9.</w:t>
      </w:r>
    </w:p>
    <w:p w14:paraId="1D25197A" w14:textId="77777777" w:rsidR="00C25AE4" w:rsidRPr="008E64CE" w:rsidRDefault="00C25AE4" w:rsidP="008E64CE">
      <w:pPr>
        <w:pStyle w:val="EndNoteBibliography"/>
        <w:ind w:left="720" w:hanging="720"/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t>10.</w:t>
      </w:r>
      <w:r w:rsidRPr="008E64CE">
        <w:rPr>
          <w:rFonts w:ascii="Times New Roman" w:hAnsi="Times New Roman" w:cs="Times New Roman"/>
          <w:sz w:val="20"/>
          <w:szCs w:val="20"/>
        </w:rPr>
        <w:tab/>
        <w:t>Walter CM, du Rosa R. Socio-cultural barriers to physical activity among black isixhosa speaking professional women in the nelson mandela metropolitan municipality. S Afr J Res Sport Phys Educ Recreat 2011;33(2):143-55.</w:t>
      </w:r>
    </w:p>
    <w:p w14:paraId="334F2E2B" w14:textId="332F4B17" w:rsidR="00891FB5" w:rsidRPr="008E64CE" w:rsidRDefault="00463067" w:rsidP="008E64CE">
      <w:pPr>
        <w:jc w:val="both"/>
        <w:rPr>
          <w:rFonts w:ascii="Times New Roman" w:hAnsi="Times New Roman" w:cs="Times New Roman"/>
          <w:sz w:val="20"/>
          <w:szCs w:val="20"/>
        </w:rPr>
      </w:pPr>
      <w:r w:rsidRPr="008E64CE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891FB5" w:rsidRPr="008E64CE" w:rsidSect="00E92ACC">
      <w:headerReference w:type="default" r:id="rId8"/>
      <w:footerReference w:type="default" r:id="rId9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25825A" w14:textId="77777777" w:rsidR="0052216E" w:rsidRDefault="0052216E" w:rsidP="00400F3C">
      <w:pPr>
        <w:spacing w:after="0" w:line="240" w:lineRule="auto"/>
      </w:pPr>
      <w:r>
        <w:separator/>
      </w:r>
    </w:p>
  </w:endnote>
  <w:endnote w:type="continuationSeparator" w:id="0">
    <w:p w14:paraId="22AFC043" w14:textId="77777777" w:rsidR="0052216E" w:rsidRDefault="0052216E" w:rsidP="00400F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6E9186" w14:textId="77777777" w:rsidR="00400F3C" w:rsidRDefault="00400F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D96290" w14:textId="77777777" w:rsidR="0052216E" w:rsidRDefault="0052216E" w:rsidP="00400F3C">
      <w:pPr>
        <w:spacing w:after="0" w:line="240" w:lineRule="auto"/>
      </w:pPr>
      <w:r>
        <w:separator/>
      </w:r>
    </w:p>
  </w:footnote>
  <w:footnote w:type="continuationSeparator" w:id="0">
    <w:p w14:paraId="17D7610C" w14:textId="77777777" w:rsidR="0052216E" w:rsidRDefault="0052216E" w:rsidP="00400F3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BA956BC" w14:textId="77777777" w:rsidR="00400F3C" w:rsidRPr="00400F3C" w:rsidRDefault="00400F3C">
    <w:pPr>
      <w:pStyle w:val="Header"/>
      <w:rPr>
        <w:rFonts w:ascii="Times New Roman" w:hAnsi="Times New Roman" w:cs="Times New Roman"/>
        <w:sz w:val="18"/>
        <w:szCs w:val="18"/>
        <w:lang w:val="en-US"/>
      </w:rPr>
    </w:pPr>
    <w:r w:rsidRPr="00400F3C">
      <w:rPr>
        <w:rFonts w:ascii="Times New Roman" w:hAnsi="Times New Roman" w:cs="Times New Roman"/>
        <w:sz w:val="18"/>
        <w:szCs w:val="18"/>
        <w:lang w:val="en-US"/>
      </w:rPr>
      <w:t xml:space="preserve">Supplementary Data </w:t>
    </w:r>
  </w:p>
  <w:p w14:paraId="1A7129FD" w14:textId="77777777" w:rsidR="00400F3C" w:rsidRDefault="00400F3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DF060B"/>
    <w:multiLevelType w:val="hybridMultilevel"/>
    <w:tmpl w:val="FA4CDCEA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B817B66"/>
    <w:multiLevelType w:val="hybridMultilevel"/>
    <w:tmpl w:val="7670485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D797A45"/>
    <w:multiLevelType w:val="hybridMultilevel"/>
    <w:tmpl w:val="1D28F37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21F73C5"/>
    <w:multiLevelType w:val="hybridMultilevel"/>
    <w:tmpl w:val="3DA2CD8A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462217D"/>
    <w:multiLevelType w:val="hybridMultilevel"/>
    <w:tmpl w:val="C93443E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6D40A73"/>
    <w:multiLevelType w:val="hybridMultilevel"/>
    <w:tmpl w:val="332C7240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A7D7573"/>
    <w:multiLevelType w:val="hybridMultilevel"/>
    <w:tmpl w:val="0FBCF51C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1B2D3AD6"/>
    <w:multiLevelType w:val="hybridMultilevel"/>
    <w:tmpl w:val="F68A99AC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CE9602D"/>
    <w:multiLevelType w:val="hybridMultilevel"/>
    <w:tmpl w:val="E89EB8F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26C3597"/>
    <w:multiLevelType w:val="hybridMultilevel"/>
    <w:tmpl w:val="4B26605A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6DE48D3"/>
    <w:multiLevelType w:val="hybridMultilevel"/>
    <w:tmpl w:val="29FCF15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7D37478"/>
    <w:multiLevelType w:val="hybridMultilevel"/>
    <w:tmpl w:val="C42A097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12" w15:restartNumberingAfterBreak="0">
    <w:nsid w:val="28643F8D"/>
    <w:multiLevelType w:val="hybridMultilevel"/>
    <w:tmpl w:val="93F24264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B7844B7"/>
    <w:multiLevelType w:val="hybridMultilevel"/>
    <w:tmpl w:val="CF36C312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C7422E8"/>
    <w:multiLevelType w:val="hybridMultilevel"/>
    <w:tmpl w:val="A920C55E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5A95A9D"/>
    <w:multiLevelType w:val="hybridMultilevel"/>
    <w:tmpl w:val="236A1210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8C81DA7"/>
    <w:multiLevelType w:val="hybridMultilevel"/>
    <w:tmpl w:val="7DE4039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3EDB212D"/>
    <w:multiLevelType w:val="hybridMultilevel"/>
    <w:tmpl w:val="D54C632A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40CA55CA"/>
    <w:multiLevelType w:val="hybridMultilevel"/>
    <w:tmpl w:val="F9CCC8A0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4CB6707"/>
    <w:multiLevelType w:val="hybridMultilevel"/>
    <w:tmpl w:val="7548D6E0"/>
    <w:lvl w:ilvl="0" w:tplc="2000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2000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20" w15:restartNumberingAfterBreak="0">
    <w:nsid w:val="44FA7172"/>
    <w:multiLevelType w:val="hybridMultilevel"/>
    <w:tmpl w:val="F48A06C4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45C42F0D"/>
    <w:multiLevelType w:val="hybridMultilevel"/>
    <w:tmpl w:val="66FA079E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465F5F94"/>
    <w:multiLevelType w:val="hybridMultilevel"/>
    <w:tmpl w:val="1B1AFFC2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49131D6E"/>
    <w:multiLevelType w:val="hybridMultilevel"/>
    <w:tmpl w:val="5596F40C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4ABE23D3"/>
    <w:multiLevelType w:val="hybridMultilevel"/>
    <w:tmpl w:val="036E150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514C277C"/>
    <w:multiLevelType w:val="hybridMultilevel"/>
    <w:tmpl w:val="109C9D4A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54B85E2B"/>
    <w:multiLevelType w:val="hybridMultilevel"/>
    <w:tmpl w:val="A5145FC2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56B95125"/>
    <w:multiLevelType w:val="hybridMultilevel"/>
    <w:tmpl w:val="6C6E315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593F7F88"/>
    <w:multiLevelType w:val="hybridMultilevel"/>
    <w:tmpl w:val="AF30318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59E72A7D"/>
    <w:multiLevelType w:val="hybridMultilevel"/>
    <w:tmpl w:val="76F2B1D4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5DE4400B"/>
    <w:multiLevelType w:val="hybridMultilevel"/>
    <w:tmpl w:val="4D3EC9CE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5E5F29AA"/>
    <w:multiLevelType w:val="hybridMultilevel"/>
    <w:tmpl w:val="55F86A7C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5B31F4F"/>
    <w:multiLevelType w:val="hybridMultilevel"/>
    <w:tmpl w:val="ADE006FA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8437FD3"/>
    <w:multiLevelType w:val="hybridMultilevel"/>
    <w:tmpl w:val="3C12D4F8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F5A753D"/>
    <w:multiLevelType w:val="hybridMultilevel"/>
    <w:tmpl w:val="03D0BA24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4"/>
  </w:num>
  <w:num w:numId="3">
    <w:abstractNumId w:val="7"/>
  </w:num>
  <w:num w:numId="4">
    <w:abstractNumId w:val="19"/>
  </w:num>
  <w:num w:numId="5">
    <w:abstractNumId w:val="11"/>
  </w:num>
  <w:num w:numId="6">
    <w:abstractNumId w:val="25"/>
  </w:num>
  <w:num w:numId="7">
    <w:abstractNumId w:val="34"/>
  </w:num>
  <w:num w:numId="8">
    <w:abstractNumId w:val="18"/>
  </w:num>
  <w:num w:numId="9">
    <w:abstractNumId w:val="28"/>
  </w:num>
  <w:num w:numId="10">
    <w:abstractNumId w:val="23"/>
  </w:num>
  <w:num w:numId="11">
    <w:abstractNumId w:val="20"/>
  </w:num>
  <w:num w:numId="12">
    <w:abstractNumId w:val="26"/>
  </w:num>
  <w:num w:numId="13">
    <w:abstractNumId w:val="32"/>
  </w:num>
  <w:num w:numId="14">
    <w:abstractNumId w:val="12"/>
  </w:num>
  <w:num w:numId="15">
    <w:abstractNumId w:val="21"/>
  </w:num>
  <w:num w:numId="16">
    <w:abstractNumId w:val="27"/>
  </w:num>
  <w:num w:numId="17">
    <w:abstractNumId w:val="2"/>
  </w:num>
  <w:num w:numId="18">
    <w:abstractNumId w:val="29"/>
  </w:num>
  <w:num w:numId="19">
    <w:abstractNumId w:val="3"/>
  </w:num>
  <w:num w:numId="20">
    <w:abstractNumId w:val="33"/>
  </w:num>
  <w:num w:numId="21">
    <w:abstractNumId w:val="31"/>
  </w:num>
  <w:num w:numId="22">
    <w:abstractNumId w:val="1"/>
  </w:num>
  <w:num w:numId="23">
    <w:abstractNumId w:val="4"/>
  </w:num>
  <w:num w:numId="24">
    <w:abstractNumId w:val="16"/>
  </w:num>
  <w:num w:numId="25">
    <w:abstractNumId w:val="24"/>
  </w:num>
  <w:num w:numId="26">
    <w:abstractNumId w:val="0"/>
  </w:num>
  <w:num w:numId="27">
    <w:abstractNumId w:val="6"/>
  </w:num>
  <w:num w:numId="28">
    <w:abstractNumId w:val="30"/>
  </w:num>
  <w:num w:numId="29">
    <w:abstractNumId w:val="17"/>
  </w:num>
  <w:num w:numId="30">
    <w:abstractNumId w:val="8"/>
  </w:num>
  <w:num w:numId="31">
    <w:abstractNumId w:val="22"/>
  </w:num>
  <w:num w:numId="32">
    <w:abstractNumId w:val="13"/>
  </w:num>
  <w:num w:numId="33">
    <w:abstractNumId w:val="9"/>
  </w:num>
  <w:num w:numId="34">
    <w:abstractNumId w:val="15"/>
  </w:num>
  <w:num w:numId="3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v in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sp9vdfj0pff7e0z5txa9wt222fwps9v205&quot;&gt;selected articles-diet&lt;record-ids&gt;&lt;item&gt;11&lt;/item&gt;&lt;item&gt;12&lt;/item&gt;&lt;item&gt;14&lt;/item&gt;&lt;item&gt;18&lt;/item&gt;&lt;item&gt;19&lt;/item&gt;&lt;item&gt;20&lt;/item&gt;&lt;item&gt;21&lt;/item&gt;&lt;item&gt;23&lt;/item&gt;&lt;item&gt;28&lt;/item&gt;&lt;item&gt;29&lt;/item&gt;&lt;/record-ids&gt;&lt;/item&gt;&lt;/Libraries&gt;"/>
  </w:docVars>
  <w:rsids>
    <w:rsidRoot w:val="00E92ACC"/>
    <w:rsid w:val="00004071"/>
    <w:rsid w:val="0001200E"/>
    <w:rsid w:val="00062610"/>
    <w:rsid w:val="00066B28"/>
    <w:rsid w:val="000B259B"/>
    <w:rsid w:val="000B2D69"/>
    <w:rsid w:val="000D09F2"/>
    <w:rsid w:val="0011429B"/>
    <w:rsid w:val="001A0A08"/>
    <w:rsid w:val="002028BD"/>
    <w:rsid w:val="00254254"/>
    <w:rsid w:val="002B78E3"/>
    <w:rsid w:val="002C47F4"/>
    <w:rsid w:val="002E7F75"/>
    <w:rsid w:val="0031568F"/>
    <w:rsid w:val="003918F8"/>
    <w:rsid w:val="00394CE9"/>
    <w:rsid w:val="003C3104"/>
    <w:rsid w:val="003C76E3"/>
    <w:rsid w:val="003F239B"/>
    <w:rsid w:val="00400F3C"/>
    <w:rsid w:val="00442009"/>
    <w:rsid w:val="00463067"/>
    <w:rsid w:val="0052216E"/>
    <w:rsid w:val="00582725"/>
    <w:rsid w:val="005D7B4F"/>
    <w:rsid w:val="006147BD"/>
    <w:rsid w:val="00664196"/>
    <w:rsid w:val="006C5CE9"/>
    <w:rsid w:val="006D6134"/>
    <w:rsid w:val="007303C1"/>
    <w:rsid w:val="008418B9"/>
    <w:rsid w:val="00864DF0"/>
    <w:rsid w:val="00891FB5"/>
    <w:rsid w:val="00897CC0"/>
    <w:rsid w:val="008D494E"/>
    <w:rsid w:val="008E64CE"/>
    <w:rsid w:val="00901C79"/>
    <w:rsid w:val="00962865"/>
    <w:rsid w:val="00966D62"/>
    <w:rsid w:val="009B1B64"/>
    <w:rsid w:val="009C537A"/>
    <w:rsid w:val="00A1636C"/>
    <w:rsid w:val="00A34B8C"/>
    <w:rsid w:val="00A61C02"/>
    <w:rsid w:val="00AB0AE0"/>
    <w:rsid w:val="00AD79BD"/>
    <w:rsid w:val="00B04AAD"/>
    <w:rsid w:val="00B441C8"/>
    <w:rsid w:val="00BD23E6"/>
    <w:rsid w:val="00C15634"/>
    <w:rsid w:val="00C25AE4"/>
    <w:rsid w:val="00C44A1C"/>
    <w:rsid w:val="00C97124"/>
    <w:rsid w:val="00CC1696"/>
    <w:rsid w:val="00D44083"/>
    <w:rsid w:val="00D55783"/>
    <w:rsid w:val="00D626DC"/>
    <w:rsid w:val="00D66884"/>
    <w:rsid w:val="00D7345D"/>
    <w:rsid w:val="00DB37C2"/>
    <w:rsid w:val="00DF1540"/>
    <w:rsid w:val="00E1766E"/>
    <w:rsid w:val="00E20090"/>
    <w:rsid w:val="00E23B80"/>
    <w:rsid w:val="00E2726C"/>
    <w:rsid w:val="00E46412"/>
    <w:rsid w:val="00E5674B"/>
    <w:rsid w:val="00E92ACC"/>
    <w:rsid w:val="00EA6C35"/>
    <w:rsid w:val="00F078AD"/>
    <w:rsid w:val="00F83A16"/>
    <w:rsid w:val="00FA5A71"/>
    <w:rsid w:val="00FB141B"/>
    <w:rsid w:val="00FD1B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E7015D"/>
  <w15:chartTrackingRefBased/>
  <w15:docId w15:val="{3F51B08E-97C4-4F76-96AC-10177A4452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92A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066B2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6306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306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306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3067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E46412"/>
    <w:rPr>
      <w:color w:val="954F72"/>
      <w:u w:val="single"/>
    </w:rPr>
  </w:style>
  <w:style w:type="paragraph" w:styleId="Header">
    <w:name w:val="header"/>
    <w:basedOn w:val="Normal"/>
    <w:link w:val="HeaderChar"/>
    <w:uiPriority w:val="99"/>
    <w:unhideWhenUsed/>
    <w:rsid w:val="00400F3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0F3C"/>
  </w:style>
  <w:style w:type="paragraph" w:styleId="Footer">
    <w:name w:val="footer"/>
    <w:basedOn w:val="Normal"/>
    <w:link w:val="FooterChar"/>
    <w:uiPriority w:val="99"/>
    <w:unhideWhenUsed/>
    <w:rsid w:val="00400F3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0F3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64D3E9-84E7-4971-B15D-39A2870E72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7</Pages>
  <Words>3091</Words>
  <Characters>17621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iga43@gmail.com</dc:creator>
  <cp:keywords/>
  <dc:description/>
  <cp:lastModifiedBy>pyiga43@gmail.com</cp:lastModifiedBy>
  <cp:revision>10</cp:revision>
  <cp:lastPrinted>2019-07-19T17:37:00Z</cp:lastPrinted>
  <dcterms:created xsi:type="dcterms:W3CDTF">2019-07-13T21:14:00Z</dcterms:created>
  <dcterms:modified xsi:type="dcterms:W3CDTF">2019-09-19T16:04:00Z</dcterms:modified>
</cp:coreProperties>
</file>